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993F27" w:rsidRDefault="002229C9" w:rsidP="00993F27">
      <w:pPr>
        <w:pStyle w:val="p1"/>
        <w:spacing w:line="480" w:lineRule="auto"/>
        <w:rPr>
          <w:b/>
          <w:bCs/>
        </w:rPr>
      </w:pPr>
      <w:r w:rsidRPr="00993F27">
        <w:rPr>
          <w:color w:val="000000" w:themeColor="text1"/>
        </w:rPr>
        <w:t xml:space="preserve">Title: </w:t>
      </w:r>
      <w:r w:rsidRPr="00993F27">
        <w:rPr>
          <w:b/>
          <w:bCs/>
        </w:rPr>
        <w:t>Wildlife Responses to Non-Motorized Recreation in the Southern Canadian Rockies: A Multi</w:t>
      </w:r>
      <w:r w:rsidRPr="00993F27">
        <w:rPr>
          <w:b/>
          <w:bCs/>
        </w:rPr>
        <w:noBreakHyphen/>
        <w:t>Scale Analysis near Fernie, BC</w:t>
      </w:r>
    </w:p>
    <w:p w14:paraId="7A1AEB24" w14:textId="77777777" w:rsidR="002229C9" w:rsidRPr="00993F27" w:rsidRDefault="002229C9" w:rsidP="00993F27">
      <w:pPr>
        <w:spacing w:after="120" w:line="480" w:lineRule="auto"/>
        <w:rPr>
          <w:rFonts w:ascii="Times New Roman" w:hAnsi="Times New Roman" w:cs="Times New Roman"/>
          <w:color w:val="000000" w:themeColor="text1"/>
        </w:rPr>
      </w:pPr>
    </w:p>
    <w:p w14:paraId="617542F6" w14:textId="5C0E910F" w:rsidR="002229C9"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color w:val="000000" w:themeColor="text1"/>
        </w:rPr>
        <w:t xml:space="preserve">Running head: </w:t>
      </w:r>
      <w:r w:rsidRPr="00993F27">
        <w:rPr>
          <w:rFonts w:ascii="Times New Roman" w:hAnsi="Times New Roman" w:cs="Times New Roman"/>
          <w:b/>
          <w:bCs/>
          <w:color w:val="000000" w:themeColor="text1"/>
        </w:rPr>
        <w:t>Fernie Rec Paper</w:t>
      </w:r>
    </w:p>
    <w:p w14:paraId="4F4F4CF7" w14:textId="77777777" w:rsidR="004B0BF2" w:rsidRPr="00257CE5" w:rsidRDefault="004B0BF2" w:rsidP="00993F27">
      <w:pPr>
        <w:spacing w:after="120" w:line="480" w:lineRule="auto"/>
        <w:rPr>
          <w:rFonts w:ascii="Times New Roman" w:hAnsi="Times New Roman" w:cs="Times New Roman"/>
          <w:b/>
          <w:bCs/>
          <w:color w:val="000000" w:themeColor="text1"/>
        </w:rPr>
      </w:pPr>
    </w:p>
    <w:p w14:paraId="6A96BE2B" w14:textId="1381E7A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Cs/>
          <w:color w:val="000000" w:themeColor="text1"/>
        </w:rPr>
        <w:t>Clayton T. Lamb</w:t>
      </w:r>
      <w:r w:rsidRPr="00993F27">
        <w:rPr>
          <w:rFonts w:ascii="Times New Roman" w:hAnsi="Times New Roman" w:cs="Times New Roman"/>
          <w:bCs/>
          <w:color w:val="000000" w:themeColor="text1"/>
          <w:vertAlign w:val="superscript"/>
        </w:rPr>
        <w:t>1,2*</w:t>
      </w:r>
    </w:p>
    <w:p w14:paraId="7633424A" w14:textId="3015AC8F" w:rsidR="00303F0B" w:rsidRPr="00993F27" w:rsidRDefault="00327CAC" w:rsidP="00993F27">
      <w:pPr>
        <w:spacing w:after="120" w:line="480" w:lineRule="auto"/>
        <w:rPr>
          <w:rFonts w:ascii="Times New Roman" w:hAnsi="Times New Roman" w:cs="Times New Roman"/>
          <w:bCs/>
          <w:color w:val="000000" w:themeColor="text1"/>
          <w:vertAlign w:val="superscript"/>
        </w:rPr>
      </w:pPr>
      <w:r w:rsidRPr="00993F27">
        <w:rPr>
          <w:rFonts w:ascii="Times New Roman" w:hAnsi="Times New Roman" w:cs="Times New Roman"/>
          <w:bCs/>
          <w:color w:val="000000" w:themeColor="text1"/>
        </w:rPr>
        <w:t>Emily Chow</w:t>
      </w:r>
      <w:r w:rsidRPr="00993F27">
        <w:rPr>
          <w:rFonts w:ascii="Times New Roman" w:hAnsi="Times New Roman" w:cs="Times New Roman"/>
          <w:bCs/>
          <w:color w:val="000000" w:themeColor="text1"/>
          <w:vertAlign w:val="superscript"/>
        </w:rPr>
        <w:t>3</w:t>
      </w:r>
    </w:p>
    <w:p w14:paraId="340A598E" w14:textId="77777777" w:rsidR="002229C9" w:rsidRDefault="002229C9" w:rsidP="00993F27">
      <w:pPr>
        <w:spacing w:after="120" w:line="480" w:lineRule="auto"/>
        <w:rPr>
          <w:rFonts w:ascii="Times New Roman" w:hAnsi="Times New Roman" w:cs="Times New Roman"/>
          <w:bCs/>
          <w:color w:val="000000" w:themeColor="text1"/>
        </w:rPr>
      </w:pPr>
    </w:p>
    <w:p w14:paraId="1C4E53A9" w14:textId="77777777" w:rsidR="004B0BF2" w:rsidRPr="00993F27" w:rsidRDefault="004B0BF2" w:rsidP="00993F27">
      <w:pPr>
        <w:spacing w:after="120" w:line="480" w:lineRule="auto"/>
        <w:rPr>
          <w:rFonts w:ascii="Times New Roman" w:hAnsi="Times New Roman" w:cs="Times New Roman"/>
          <w:bCs/>
          <w:color w:val="000000" w:themeColor="text1"/>
        </w:rPr>
      </w:pPr>
    </w:p>
    <w:p w14:paraId="0C1A5F93" w14:textId="77777777"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t>Affiliations</w:t>
      </w:r>
    </w:p>
    <w:p w14:paraId="6AD14CB6" w14:textId="77777777"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vertAlign w:val="superscript"/>
        </w:rPr>
        <w:t xml:space="preserve">1 </w:t>
      </w:r>
      <w:r w:rsidRPr="00993F27">
        <w:rPr>
          <w:rStyle w:val="institution"/>
          <w:rFonts w:ascii="Times New Roman" w:hAnsi="Times New Roman" w:cs="Times New Roman"/>
          <w:color w:val="000000" w:themeColor="text1"/>
          <w:shd w:val="clear" w:color="auto" w:fill="FFFFFF"/>
        </w:rPr>
        <w:t>University of British Columbia</w:t>
      </w:r>
      <w:r w:rsidRPr="00993F27">
        <w:rPr>
          <w:rFonts w:ascii="Times New Roman" w:hAnsi="Times New Roman" w:cs="Times New Roman"/>
          <w:color w:val="000000" w:themeColor="text1"/>
          <w:shd w:val="clear" w:color="auto" w:fill="FFFFFF"/>
        </w:rPr>
        <w:t>, Department of Biology, Kelowna, BC, Canada, V1V 1V7</w:t>
      </w:r>
    </w:p>
    <w:p w14:paraId="7E144137" w14:textId="19ACE00C"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shd w:val="clear" w:color="auto" w:fill="FFFFFF"/>
          <w:vertAlign w:val="superscript"/>
        </w:rPr>
        <w:t>2</w:t>
      </w:r>
      <w:r w:rsidRPr="00993F27">
        <w:rPr>
          <w:rFonts w:ascii="Times New Roman" w:hAnsi="Times New Roman" w:cs="Times New Roman"/>
          <w:color w:val="000000" w:themeColor="text1"/>
          <w:shd w:val="clear" w:color="auto" w:fill="FFFFFF"/>
        </w:rPr>
        <w:t>Wildlife Science Center, Biodiversity Pathways</w:t>
      </w:r>
      <w:r w:rsidR="00327CAC" w:rsidRPr="00993F27">
        <w:rPr>
          <w:rFonts w:ascii="Times New Roman" w:hAnsi="Times New Roman" w:cs="Times New Roman"/>
          <w:color w:val="000000" w:themeColor="text1"/>
          <w:shd w:val="clear" w:color="auto" w:fill="FFFFFF"/>
        </w:rPr>
        <w:t>, Kelowna, BC, Canada, V1V 1V7</w:t>
      </w:r>
    </w:p>
    <w:p w14:paraId="2FFB780D" w14:textId="4F829098" w:rsidR="00327CAC" w:rsidRPr="00993F27" w:rsidRDefault="00327CAC"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shd w:val="clear" w:color="auto" w:fill="FFFFFF"/>
          <w:vertAlign w:val="superscript"/>
        </w:rPr>
        <w:t>3</w:t>
      </w:r>
      <w:r w:rsidRPr="00993F27">
        <w:rPr>
          <w:rFonts w:ascii="Times New Roman" w:hAnsi="Times New Roman" w:cs="Times New Roman"/>
          <w:color w:val="000000" w:themeColor="text1"/>
          <w:shd w:val="clear" w:color="auto" w:fill="FFFFFF"/>
        </w:rPr>
        <w:t>Ministry of Water, Lands, and Resource Stewardship, Cranbrook, BC</w:t>
      </w:r>
    </w:p>
    <w:p w14:paraId="6A16CD52" w14:textId="2ECADDC4" w:rsidR="002229C9" w:rsidRPr="00993F27" w:rsidRDefault="002229C9"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vertAlign w:val="superscript"/>
        </w:rPr>
        <w:t>*</w:t>
      </w:r>
      <w:r w:rsidRPr="00993F27">
        <w:rPr>
          <w:rFonts w:ascii="Times New Roman" w:hAnsi="Times New Roman" w:cs="Times New Roman"/>
          <w:color w:val="000000" w:themeColor="text1"/>
        </w:rPr>
        <w:t>Corresponding author: c</w:t>
      </w:r>
      <w:r w:rsidR="00B66399">
        <w:rPr>
          <w:rFonts w:ascii="Times New Roman" w:hAnsi="Times New Roman" w:cs="Times New Roman"/>
          <w:color w:val="000000" w:themeColor="text1"/>
        </w:rPr>
        <w:t>layton.lamb</w:t>
      </w:r>
      <w:r w:rsidRPr="00993F27">
        <w:rPr>
          <w:rFonts w:ascii="Times New Roman" w:hAnsi="Times New Roman" w:cs="Times New Roman"/>
          <w:color w:val="000000" w:themeColor="text1"/>
        </w:rPr>
        <w:t>@u</w:t>
      </w:r>
      <w:r w:rsidR="00B66399">
        <w:rPr>
          <w:rFonts w:ascii="Times New Roman" w:hAnsi="Times New Roman" w:cs="Times New Roman"/>
          <w:color w:val="000000" w:themeColor="text1"/>
        </w:rPr>
        <w:t>bc</w:t>
      </w:r>
      <w:r w:rsidRPr="00993F27">
        <w:rPr>
          <w:rFonts w:ascii="Times New Roman" w:hAnsi="Times New Roman" w:cs="Times New Roman"/>
          <w:color w:val="000000" w:themeColor="text1"/>
        </w:rPr>
        <w:t>.ca</w:t>
      </w:r>
    </w:p>
    <w:p w14:paraId="07CFA3AD" w14:textId="77777777" w:rsidR="002229C9" w:rsidRDefault="002229C9" w:rsidP="00993F27">
      <w:pPr>
        <w:spacing w:after="120" w:line="480" w:lineRule="auto"/>
        <w:rPr>
          <w:rFonts w:ascii="Times New Roman" w:hAnsi="Times New Roman" w:cs="Times New Roman"/>
          <w:color w:val="000000" w:themeColor="text1"/>
        </w:rPr>
      </w:pPr>
    </w:p>
    <w:p w14:paraId="416CB423" w14:textId="77777777" w:rsidR="004B0BF2" w:rsidRDefault="004B0BF2" w:rsidP="00993F27">
      <w:pPr>
        <w:spacing w:after="120" w:line="480" w:lineRule="auto"/>
        <w:rPr>
          <w:rFonts w:ascii="Times New Roman" w:hAnsi="Times New Roman" w:cs="Times New Roman"/>
          <w:color w:val="000000" w:themeColor="text1"/>
        </w:rPr>
      </w:pPr>
    </w:p>
    <w:p w14:paraId="69A29DA9" w14:textId="77777777" w:rsidR="004B0BF2" w:rsidRDefault="004B0BF2" w:rsidP="00993F27">
      <w:pPr>
        <w:spacing w:after="120" w:line="480" w:lineRule="auto"/>
        <w:rPr>
          <w:rFonts w:ascii="Times New Roman" w:hAnsi="Times New Roman" w:cs="Times New Roman"/>
          <w:color w:val="000000" w:themeColor="text1"/>
        </w:rPr>
      </w:pPr>
    </w:p>
    <w:p w14:paraId="38C557D5" w14:textId="77777777" w:rsidR="004B0BF2" w:rsidRDefault="004B0BF2" w:rsidP="00993F27">
      <w:pPr>
        <w:spacing w:after="120" w:line="480" w:lineRule="auto"/>
        <w:rPr>
          <w:rFonts w:ascii="Times New Roman" w:hAnsi="Times New Roman" w:cs="Times New Roman"/>
          <w:color w:val="000000" w:themeColor="text1"/>
        </w:rPr>
      </w:pPr>
    </w:p>
    <w:p w14:paraId="238BC79A" w14:textId="77777777" w:rsidR="004B0BF2" w:rsidRDefault="004B0BF2" w:rsidP="00993F27">
      <w:pPr>
        <w:spacing w:after="120" w:line="480" w:lineRule="auto"/>
        <w:rPr>
          <w:rFonts w:ascii="Times New Roman" w:hAnsi="Times New Roman" w:cs="Times New Roman"/>
          <w:color w:val="000000" w:themeColor="text1"/>
        </w:rPr>
      </w:pPr>
    </w:p>
    <w:p w14:paraId="51CE8FAA" w14:textId="5A89DD6F" w:rsidR="0082748A" w:rsidRPr="006A3F34" w:rsidRDefault="0082748A" w:rsidP="00993F27">
      <w:pPr>
        <w:spacing w:after="120" w:line="480" w:lineRule="auto"/>
        <w:rPr>
          <w:rFonts w:ascii="Times New Roman" w:hAnsi="Times New Roman" w:cs="Times New Roman"/>
          <w:b/>
          <w:bCs/>
          <w:color w:val="000000" w:themeColor="text1"/>
        </w:rPr>
      </w:pPr>
      <w:r w:rsidRPr="006A3F34">
        <w:rPr>
          <w:rFonts w:ascii="Times New Roman" w:hAnsi="Times New Roman" w:cs="Times New Roman"/>
          <w:b/>
          <w:bCs/>
          <w:color w:val="000000" w:themeColor="text1"/>
        </w:rPr>
        <w:lastRenderedPageBreak/>
        <w:t>Data</w:t>
      </w:r>
      <w:r w:rsidR="00392FE2" w:rsidRPr="006A3F34">
        <w:rPr>
          <w:rFonts w:ascii="Times New Roman" w:hAnsi="Times New Roman" w:cs="Times New Roman"/>
          <w:b/>
          <w:bCs/>
          <w:color w:val="000000" w:themeColor="text1"/>
        </w:rPr>
        <w:t xml:space="preserve"> availability</w:t>
      </w:r>
    </w:p>
    <w:p w14:paraId="03F844FE" w14:textId="07D195F8" w:rsidR="00B66399"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code and data to reproduce this analysis is deposited at the following github:</w:t>
      </w:r>
      <w:r w:rsidR="00B66399">
        <w:rPr>
          <w:rFonts w:ascii="Times New Roman" w:hAnsi="Times New Roman" w:cs="Times New Roman"/>
          <w:color w:val="000000" w:themeColor="text1"/>
        </w:rPr>
        <w:t xml:space="preserve"> </w:t>
      </w:r>
      <w:hyperlink r:id="rId8" w:history="1">
        <w:r w:rsidR="00B66399" w:rsidRPr="000E1786">
          <w:rPr>
            <w:rStyle w:val="Hyperlink"/>
            <w:rFonts w:ascii="Times New Roman" w:hAnsi="Times New Roman" w:cs="Times New Roman"/>
          </w:rPr>
          <w:t>https://github.com/ctlamb/MtFernie_RecreationEcology</w:t>
        </w:r>
      </w:hyperlink>
    </w:p>
    <w:p w14:paraId="53CA2008" w14:textId="76527366"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photos and species classifications from the Fernie Trail Network data are publicly accessible at the following links (each year of data is its own link):</w:t>
      </w:r>
    </w:p>
    <w:p w14:paraId="252F2C6E" w14:textId="6291DFCA" w:rsidR="0082748A" w:rsidRDefault="00B66399" w:rsidP="00993F27">
      <w:pPr>
        <w:spacing w:after="120" w:line="480" w:lineRule="auto"/>
        <w:rPr>
          <w:rFonts w:ascii="Times New Roman" w:hAnsi="Times New Roman" w:cs="Times New Roman"/>
          <w:color w:val="000000" w:themeColor="text1"/>
        </w:rPr>
      </w:pPr>
      <w:hyperlink r:id="rId9" w:history="1">
        <w:r w:rsidRPr="000E1786">
          <w:rPr>
            <w:rStyle w:val="Hyperlink"/>
            <w:rFonts w:ascii="Times New Roman" w:hAnsi="Times New Roman" w:cs="Times New Roman"/>
          </w:rPr>
          <w:t>https://portal.wildtrax.ca/home/camera-deployments.html?sensorId=CAM&amp;projectId=998</w:t>
        </w:r>
      </w:hyperlink>
    </w:p>
    <w:p w14:paraId="0913147F" w14:textId="38F0363E" w:rsidR="00B66399" w:rsidRDefault="00B66399" w:rsidP="00993F27">
      <w:pPr>
        <w:spacing w:after="120" w:line="480" w:lineRule="auto"/>
        <w:rPr>
          <w:rFonts w:ascii="Times New Roman" w:hAnsi="Times New Roman" w:cs="Times New Roman"/>
          <w:color w:val="000000" w:themeColor="text1"/>
        </w:rPr>
      </w:pPr>
      <w:hyperlink r:id="rId10" w:history="1">
        <w:r w:rsidRPr="000E1786">
          <w:rPr>
            <w:rStyle w:val="Hyperlink"/>
            <w:rFonts w:ascii="Times New Roman" w:hAnsi="Times New Roman" w:cs="Times New Roman"/>
          </w:rPr>
          <w:t>https://portal.wildtrax.ca/home/camera-deployments.html?sensorId=CAM&amp;projectId=1401</w:t>
        </w:r>
      </w:hyperlink>
    </w:p>
    <w:p w14:paraId="703E6C5F" w14:textId="086A5F53" w:rsidR="0082748A" w:rsidRDefault="00B66399" w:rsidP="00993F27">
      <w:pPr>
        <w:spacing w:after="120" w:line="480" w:lineRule="auto"/>
        <w:rPr>
          <w:rFonts w:ascii="Times New Roman" w:hAnsi="Times New Roman" w:cs="Times New Roman"/>
          <w:color w:val="000000" w:themeColor="text1"/>
        </w:rPr>
      </w:pPr>
      <w:hyperlink r:id="rId11" w:history="1">
        <w:r w:rsidRPr="000E1786">
          <w:rPr>
            <w:rStyle w:val="Hyperlink"/>
            <w:rFonts w:ascii="Times New Roman" w:hAnsi="Times New Roman" w:cs="Times New Roman"/>
          </w:rPr>
          <w:t>https://portal.wildtrax.ca/home/camera-deployments.html?sensorId=CAM&amp;projectId=1971</w:t>
        </w:r>
      </w:hyperlink>
    </w:p>
    <w:p w14:paraId="18DDFF2D" w14:textId="5CB0870D" w:rsidR="0082748A" w:rsidRDefault="00B66399" w:rsidP="00993F27">
      <w:pPr>
        <w:spacing w:after="120" w:line="480" w:lineRule="auto"/>
        <w:rPr>
          <w:rFonts w:ascii="Times New Roman" w:hAnsi="Times New Roman" w:cs="Times New Roman"/>
          <w:color w:val="000000" w:themeColor="text1"/>
        </w:rPr>
      </w:pPr>
      <w:hyperlink r:id="rId12" w:history="1">
        <w:r w:rsidRPr="000E1786">
          <w:rPr>
            <w:rStyle w:val="Hyperlink"/>
            <w:rFonts w:ascii="Times New Roman" w:hAnsi="Times New Roman" w:cs="Times New Roman"/>
          </w:rPr>
          <w:t>https://portal.wildtrax.ca/home/camera-deployments.html?sensorId=CAM&amp;projectId=2626</w:t>
        </w:r>
      </w:hyperlink>
    </w:p>
    <w:p w14:paraId="43C6D201" w14:textId="77777777" w:rsidR="002229C9" w:rsidRPr="00993F27" w:rsidRDefault="002229C9" w:rsidP="00993F27">
      <w:pPr>
        <w:spacing w:after="120" w:line="480" w:lineRule="auto"/>
        <w:rPr>
          <w:rFonts w:ascii="Times New Roman" w:hAnsi="Times New Roman" w:cs="Times New Roman"/>
          <w:color w:val="000000" w:themeColor="text1"/>
        </w:rPr>
      </w:pPr>
    </w:p>
    <w:p w14:paraId="3D734602" w14:textId="6D025E1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
          <w:bCs/>
          <w:color w:val="000000" w:themeColor="text1"/>
        </w:rPr>
        <w:t xml:space="preserve">Keywords: </w:t>
      </w:r>
    </w:p>
    <w:p w14:paraId="0A5185CF" w14:textId="4A74D70D" w:rsidR="002229C9" w:rsidRPr="007B356A" w:rsidRDefault="007B356A"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w:t>
      </w:r>
      <w:r w:rsidRPr="007B356A">
        <w:rPr>
          <w:rFonts w:ascii="Times New Roman" w:hAnsi="Times New Roman" w:cs="Times New Roman"/>
          <w:color w:val="000000" w:themeColor="text1"/>
        </w:rPr>
        <w:t>rail use, Ursus arctos, Cervus canadensis, camera trap, GPS telemetry, iSSA, non-motorized recreation, habitat selection, mountain bike, tourism</w:t>
      </w:r>
    </w:p>
    <w:p w14:paraId="4343D01F" w14:textId="77777777" w:rsidR="001245F3" w:rsidRDefault="001245F3" w:rsidP="00993F27">
      <w:pPr>
        <w:spacing w:after="120" w:line="480" w:lineRule="auto"/>
        <w:rPr>
          <w:rFonts w:ascii="Times New Roman" w:hAnsi="Times New Roman" w:cs="Times New Roman"/>
          <w:b/>
          <w:bCs/>
          <w:color w:val="000000" w:themeColor="text1"/>
        </w:rPr>
      </w:pPr>
    </w:p>
    <w:p w14:paraId="417F818E" w14:textId="77777777" w:rsidR="004B0BF2" w:rsidRDefault="004B0BF2" w:rsidP="00993F27">
      <w:pPr>
        <w:spacing w:after="120" w:line="480" w:lineRule="auto"/>
        <w:rPr>
          <w:rFonts w:ascii="Times New Roman" w:hAnsi="Times New Roman" w:cs="Times New Roman"/>
          <w:b/>
          <w:bCs/>
          <w:color w:val="000000" w:themeColor="text1"/>
        </w:rPr>
      </w:pPr>
    </w:p>
    <w:p w14:paraId="01489619" w14:textId="77777777" w:rsidR="004B0BF2" w:rsidRDefault="004B0BF2" w:rsidP="00993F27">
      <w:pPr>
        <w:spacing w:after="120" w:line="480" w:lineRule="auto"/>
        <w:rPr>
          <w:rFonts w:ascii="Times New Roman" w:hAnsi="Times New Roman" w:cs="Times New Roman"/>
          <w:b/>
          <w:bCs/>
          <w:color w:val="000000" w:themeColor="text1"/>
        </w:rPr>
      </w:pPr>
    </w:p>
    <w:p w14:paraId="3CE862D3" w14:textId="77777777" w:rsidR="004B0BF2" w:rsidRDefault="004B0BF2" w:rsidP="00993F27">
      <w:pPr>
        <w:spacing w:after="120" w:line="480" w:lineRule="auto"/>
        <w:rPr>
          <w:rFonts w:ascii="Times New Roman" w:hAnsi="Times New Roman" w:cs="Times New Roman"/>
          <w:b/>
          <w:bCs/>
          <w:color w:val="000000" w:themeColor="text1"/>
        </w:rPr>
      </w:pPr>
    </w:p>
    <w:p w14:paraId="21FCACC7" w14:textId="77777777" w:rsidR="004B0BF2" w:rsidRDefault="004B0BF2" w:rsidP="00993F27">
      <w:pPr>
        <w:spacing w:after="120" w:line="480" w:lineRule="auto"/>
        <w:rPr>
          <w:rFonts w:ascii="Times New Roman" w:hAnsi="Times New Roman" w:cs="Times New Roman"/>
          <w:b/>
          <w:bCs/>
          <w:color w:val="000000" w:themeColor="text1"/>
        </w:rPr>
      </w:pPr>
    </w:p>
    <w:p w14:paraId="2433B9FA" w14:textId="77777777" w:rsidR="004B0BF2" w:rsidRDefault="004B0BF2" w:rsidP="00993F27">
      <w:pPr>
        <w:spacing w:after="120" w:line="480" w:lineRule="auto"/>
        <w:rPr>
          <w:rFonts w:ascii="Times New Roman" w:hAnsi="Times New Roman" w:cs="Times New Roman"/>
          <w:b/>
          <w:bCs/>
          <w:color w:val="000000" w:themeColor="text1"/>
        </w:rPr>
      </w:pPr>
    </w:p>
    <w:p w14:paraId="1557D12F" w14:textId="77777777" w:rsidR="004B0BF2" w:rsidRPr="00993F27" w:rsidRDefault="004B0BF2" w:rsidP="00993F27">
      <w:pPr>
        <w:spacing w:after="120" w:line="480" w:lineRule="auto"/>
        <w:rPr>
          <w:rFonts w:ascii="Times New Roman" w:hAnsi="Times New Roman" w:cs="Times New Roman"/>
          <w:b/>
          <w:bCs/>
          <w:color w:val="000000" w:themeColor="text1"/>
        </w:rPr>
      </w:pPr>
    </w:p>
    <w:p w14:paraId="60C66675" w14:textId="020F18D7" w:rsidR="002229C9" w:rsidRPr="00993F27" w:rsidRDefault="002229C9" w:rsidP="00993F27">
      <w:pPr>
        <w:tabs>
          <w:tab w:val="left" w:pos="2845"/>
        </w:tabs>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lastRenderedPageBreak/>
        <w:t>Abstract</w:t>
      </w:r>
      <w:r w:rsidR="007B3141" w:rsidRPr="00993F27">
        <w:rPr>
          <w:rFonts w:ascii="Times New Roman" w:hAnsi="Times New Roman" w:cs="Times New Roman"/>
          <w:b/>
          <w:bCs/>
          <w:color w:val="000000" w:themeColor="text1"/>
        </w:rPr>
        <w:tab/>
      </w:r>
    </w:p>
    <w:p w14:paraId="4436AF78" w14:textId="13781D1B" w:rsidR="0020737A" w:rsidRPr="00993F27" w:rsidRDefault="00B66399" w:rsidP="00993F27">
      <w:pPr>
        <w:pStyle w:val="p1"/>
        <w:spacing w:line="480" w:lineRule="auto"/>
      </w:pPr>
      <w:r>
        <w:t>Human o</w:t>
      </w:r>
      <w:r w:rsidR="0020737A" w:rsidRPr="00993F27">
        <w:t>utdoor recreation is expanding across natural landscapes, yet its effects on wildlife remain poorly understood across spatial and temporal scales</w:t>
      </w:r>
      <w:r w:rsidR="00F80F52" w:rsidRPr="00993F27">
        <w:t xml:space="preserve"> and across different contexts</w:t>
      </w:r>
      <w:r w:rsidR="0020737A" w:rsidRPr="00993F27">
        <w:t>. We assessed the responses of large mammals to non-motorized recreation near Fernie, British Columbia, using a multi-scale observational approach combining data from 66 camera traps and GPS telemetry from 21 grizzly bears (</w:t>
      </w:r>
      <w:r w:rsidR="0020737A" w:rsidRPr="00993F27">
        <w:rPr>
          <w:i/>
          <w:iCs/>
        </w:rPr>
        <w:t>Ursus arctos</w:t>
      </w:r>
      <w:r w:rsidR="0020737A" w:rsidRPr="00993F27">
        <w:t>). We evaluated (1) how wildlife detections var</w:t>
      </w:r>
      <w:r w:rsidR="00F80F52" w:rsidRPr="00993F27">
        <w:t>ied</w:t>
      </w:r>
      <w:r w:rsidR="0020737A" w:rsidRPr="00993F27">
        <w:t xml:space="preserve"> by trail type</w:t>
      </w:r>
      <w:r w:rsidR="001245F3">
        <w:t xml:space="preserve">, </w:t>
      </w:r>
      <w:r w:rsidR="0020737A" w:rsidRPr="00993F27">
        <w:t>relative to the broader landscape,</w:t>
      </w:r>
      <w:r w:rsidR="001245F3">
        <w:t xml:space="preserve"> and with varying level</w:t>
      </w:r>
      <w:r w:rsidR="00BC6115">
        <w:t>s</w:t>
      </w:r>
      <w:r w:rsidR="001245F3">
        <w:t xml:space="preserve"> of recreational users, and</w:t>
      </w:r>
      <w:r w:rsidR="0020737A" w:rsidRPr="00993F27">
        <w:t xml:space="preserve"> (2) whether animals shift</w:t>
      </w:r>
      <w:r w:rsidR="00F80F52" w:rsidRPr="00993F27">
        <w:t>ed</w:t>
      </w:r>
      <w:r w:rsidR="0020737A" w:rsidRPr="00993F27">
        <w:t xml:space="preserve"> activity to avoid peak human use, and (3) how collared grizzly bear movement respond</w:t>
      </w:r>
      <w:r w:rsidR="00F80F52" w:rsidRPr="00993F27">
        <w:t>ed</w:t>
      </w:r>
      <w:r w:rsidR="0020737A" w:rsidRPr="00993F27">
        <w:t xml:space="preserve"> to recreation compared to other anthropogenic features. </w:t>
      </w:r>
      <w:r w:rsidR="00236DE9">
        <w:t>Trail type, surrounding landscape, and recreational pressure s</w:t>
      </w:r>
      <w:r w:rsidR="0020737A" w:rsidRPr="00993F27">
        <w:t>ignificantly influenced detection probabilities, but responses varied by species</w:t>
      </w:r>
      <w:r w:rsidR="00F80F52" w:rsidRPr="00993F27">
        <w:t xml:space="preserve"> and scales</w:t>
      </w:r>
      <w:r w:rsidR="0020737A" w:rsidRPr="00993F27">
        <w:t>. Elk (</w:t>
      </w:r>
      <w:r w:rsidR="0020737A" w:rsidRPr="00993F27">
        <w:rPr>
          <w:i/>
          <w:iCs/>
        </w:rPr>
        <w:t>Cervus canadensis</w:t>
      </w:r>
      <w:r w:rsidR="0020737A" w:rsidRPr="00993F27">
        <w:t>) showed the strongest avoidance, with reduced presence on recreation trails (</w:t>
      </w:r>
      <w:r w:rsidR="003F257C">
        <w:t>odds ratio</w:t>
      </w:r>
      <w:r w:rsidR="0020737A" w:rsidRPr="00993F27">
        <w:t xml:space="preserve"> ≈ 0.</w:t>
      </w:r>
      <w:r w:rsidR="003F257C">
        <w:t>0</w:t>
      </w:r>
      <w:r w:rsidR="0020737A" w:rsidRPr="00993F27">
        <w:t xml:space="preserve">37, </w:t>
      </w:r>
      <w:r w:rsidR="0020737A" w:rsidRPr="00993F27">
        <w:rPr>
          <w:i/>
          <w:iCs/>
        </w:rPr>
        <w:t>p</w:t>
      </w:r>
      <w:r w:rsidR="0020737A" w:rsidRPr="00993F27">
        <w:t xml:space="preserve"> ≈ 0.0</w:t>
      </w:r>
      <w:r w:rsidR="003F257C">
        <w:t>1</w:t>
      </w:r>
      <w:r w:rsidR="0020737A" w:rsidRPr="00993F27">
        <w:t>) and a marked shift toward low-use periods (Δoverlap = –0.24). In contrast, moose (</w:t>
      </w:r>
      <w:r w:rsidR="0020737A" w:rsidRPr="00993F27">
        <w:rPr>
          <w:i/>
          <w:iCs/>
        </w:rPr>
        <w:t>Alces alces</w:t>
      </w:r>
      <w:r w:rsidR="0020737A" w:rsidRPr="00993F27">
        <w:t>) and mule deer (</w:t>
      </w:r>
      <w:r w:rsidR="0020737A" w:rsidRPr="00993F27">
        <w:rPr>
          <w:i/>
          <w:iCs/>
        </w:rPr>
        <w:t>Odocoileus hemionus</w:t>
      </w:r>
      <w:r w:rsidR="0020737A" w:rsidRPr="00993F27">
        <w:t xml:space="preserve">) were more frequently detected on or near </w:t>
      </w:r>
      <w:r>
        <w:t xml:space="preserve">recreation </w:t>
      </w:r>
      <w:r w:rsidR="0020737A" w:rsidRPr="00993F27">
        <w:t xml:space="preserve">trails. Grizzly bears consistently avoided </w:t>
      </w:r>
      <w:r w:rsidR="00BC6115">
        <w:t>areas adjacent to</w:t>
      </w:r>
      <w:r>
        <w:t xml:space="preserve"> recreation</w:t>
      </w:r>
      <w:r w:rsidR="00BC6115">
        <w:t xml:space="preserve"> trails </w:t>
      </w:r>
      <w:r w:rsidR="0020737A" w:rsidRPr="00993F27">
        <w:t xml:space="preserve">in GPS movement data and </w:t>
      </w:r>
      <w:r w:rsidR="00F80F52" w:rsidRPr="00993F27">
        <w:t xml:space="preserve">camera detections but were detected on recreation trails more than </w:t>
      </w:r>
      <w:r>
        <w:t xml:space="preserve">nearby </w:t>
      </w:r>
      <w:r w:rsidR="00F80F52" w:rsidRPr="00993F27">
        <w:t>wildlife trails suggesting when they do move through the trail network they do so on recreation trails</w:t>
      </w:r>
      <w:r w:rsidR="0020737A" w:rsidRPr="00993F27">
        <w:t xml:space="preserve">. These findings highlight species- and scale-dependent </w:t>
      </w:r>
      <w:r>
        <w:t xml:space="preserve">behavioural </w:t>
      </w:r>
      <w:r w:rsidR="0020737A" w:rsidRPr="00993F27">
        <w:t xml:space="preserve">responses, with effects ranging from strong (elk), to moderate (grizzly bears), to minimal (black bears, moose, mule deer, red fox, and white-tailed deer). Our results suggest that concentrating recreation near existing developed areas </w:t>
      </w:r>
      <w:r w:rsidR="001245F3">
        <w:t>and during mid</w:t>
      </w:r>
      <w:r w:rsidR="005B5D0C">
        <w:t>-</w:t>
      </w:r>
      <w:r w:rsidR="001245F3">
        <w:t>day should</w:t>
      </w:r>
      <w:r w:rsidR="0020737A" w:rsidRPr="00993F27">
        <w:t xml:space="preserve"> minimize impacts on wildlife</w:t>
      </w:r>
      <w:r w:rsidR="00F80F52" w:rsidRPr="00993F27">
        <w:t xml:space="preserve"> while providing important access to recreation for people.</w:t>
      </w:r>
      <w:r w:rsidR="0020737A" w:rsidRPr="00993F27">
        <w:t xml:space="preserve"> </w:t>
      </w:r>
      <w:r w:rsidR="00F80F52" w:rsidRPr="00993F27">
        <w:t>M</w:t>
      </w:r>
      <w:r w:rsidR="0020737A" w:rsidRPr="00993F27">
        <w:t xml:space="preserve">aintaining low-use zones elsewhere will be important for more sensitive species. While observational studies like ours are valuable for identifying patterns and informing </w:t>
      </w:r>
      <w:r w:rsidR="0020737A" w:rsidRPr="00993F27">
        <w:lastRenderedPageBreak/>
        <w:t xml:space="preserve">management </w:t>
      </w:r>
      <w:r w:rsidR="001777B2" w:rsidRPr="00993F27">
        <w:t>of</w:t>
      </w:r>
      <w:r w:rsidR="0020737A" w:rsidRPr="00993F27">
        <w:t xml:space="preserve"> rapidly changing pressures, stronger inference through experimental designs is </w:t>
      </w:r>
      <w:r w:rsidR="001777B2" w:rsidRPr="00993F27">
        <w:t>encouraged</w:t>
      </w:r>
      <w:r w:rsidR="0020737A" w:rsidRPr="00993F27">
        <w:t xml:space="preserve"> to clarify causal relationships between recreation and wildlife behavior</w:t>
      </w:r>
      <w:r w:rsidR="00F80F52" w:rsidRPr="00993F27">
        <w:t xml:space="preserve"> and further elucidate species- and context- dependent relationships.</w:t>
      </w:r>
    </w:p>
    <w:p w14:paraId="75821127" w14:textId="77777777" w:rsidR="004B0BF2" w:rsidRPr="00993F27" w:rsidRDefault="004B0BF2" w:rsidP="00993F27">
      <w:pPr>
        <w:tabs>
          <w:tab w:val="left" w:pos="2845"/>
        </w:tabs>
        <w:spacing w:after="120" w:line="480" w:lineRule="auto"/>
        <w:rPr>
          <w:rFonts w:ascii="Times New Roman" w:hAnsi="Times New Roman" w:cs="Times New Roman"/>
          <w:b/>
          <w:bCs/>
          <w:color w:val="000000" w:themeColor="text1"/>
        </w:rPr>
      </w:pPr>
    </w:p>
    <w:p w14:paraId="31D464EF" w14:textId="7BD2CB19" w:rsidR="001E5557" w:rsidRPr="00993F27" w:rsidRDefault="001E5557" w:rsidP="00993F27">
      <w:pPr>
        <w:pStyle w:val="p1"/>
        <w:spacing w:line="480" w:lineRule="auto"/>
        <w:rPr>
          <w:b/>
          <w:bCs/>
        </w:rPr>
      </w:pPr>
      <w:r w:rsidRPr="00993F27">
        <w:rPr>
          <w:b/>
          <w:bCs/>
        </w:rPr>
        <w:t>Introduction</w:t>
      </w:r>
    </w:p>
    <w:p w14:paraId="50AB672D" w14:textId="5A87D6DC" w:rsidR="00947FB6" w:rsidRPr="00993F27" w:rsidRDefault="00F73F7E" w:rsidP="00993F27">
      <w:p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Humans have long shaped the distribution and abundance of wildlife through </w:t>
      </w:r>
      <w:r w:rsidR="00947FB6" w:rsidRPr="00993F27">
        <w:rPr>
          <w:rFonts w:ascii="Times New Roman" w:eastAsia="Times New Roman" w:hAnsi="Times New Roman" w:cs="Times New Roman"/>
          <w:kern w:val="0"/>
          <w14:ligatures w14:val="none"/>
        </w:rPr>
        <w:t>habitat alteration and direct mortality</w:t>
      </w:r>
      <w:r w:rsidRPr="00993F27">
        <w:rPr>
          <w:rFonts w:ascii="Times New Roman" w:eastAsia="Times New Roman" w:hAnsi="Times New Roman" w:cs="Times New Roman"/>
          <w:kern w:val="0"/>
          <w14:ligatures w14:val="none"/>
        </w:rPr>
        <w:t xml:space="preserve">. Road networks fragment habitat and cause vehicle collisions </w:t>
      </w:r>
      <w:r w:rsidR="00CD029B">
        <w:rPr>
          <w:rFonts w:ascii="Times New Roman" w:eastAsia="Times New Roman" w:hAnsi="Times New Roman" w:cs="Times New Roman"/>
          <w:kern w:val="0"/>
          <w14:ligatures w14:val="none"/>
        </w:rPr>
        <w:fldChar w:fldCharType="begin"/>
      </w:r>
      <w:r w:rsidR="00CD029B">
        <w:rPr>
          <w:rFonts w:ascii="Times New Roman" w:eastAsia="Times New Roman" w:hAnsi="Times New Roman" w:cs="Times New Roman"/>
          <w:kern w:val="0"/>
          <w14:ligatures w14:val="none"/>
        </w:rPr>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Pr>
          <w:rFonts w:ascii="Times New Roman" w:eastAsia="Times New Roman" w:hAnsi="Times New Roman" w:cs="Times New Roman"/>
          <w:kern w:val="0"/>
          <w14:ligatures w14:val="none"/>
        </w:rPr>
        <w:fldChar w:fldCharType="separate"/>
      </w:r>
      <w:r w:rsidR="00CD029B">
        <w:rPr>
          <w:rFonts w:ascii="Times New Roman" w:eastAsia="Times New Roman" w:hAnsi="Times New Roman" w:cs="Times New Roman"/>
          <w:noProof/>
          <w:kern w:val="0"/>
          <w14:ligatures w14:val="none"/>
        </w:rPr>
        <w:t>(Forman and Alexander 1998)</w:t>
      </w:r>
      <w:r w:rsidR="00CD029B">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uman </w:t>
      </w:r>
      <w:r w:rsidR="00B66399">
        <w:rPr>
          <w:rFonts w:ascii="Times New Roman" w:eastAsia="Times New Roman" w:hAnsi="Times New Roman" w:cs="Times New Roman"/>
          <w:kern w:val="0"/>
          <w14:ligatures w14:val="none"/>
        </w:rPr>
        <w:t>settlement</w:t>
      </w:r>
      <w:r w:rsidR="00B5676C">
        <w:rPr>
          <w:rFonts w:ascii="Times New Roman" w:eastAsia="Times New Roman" w:hAnsi="Times New Roman" w:cs="Times New Roman"/>
          <w:kern w:val="0"/>
          <w14:ligatures w14:val="none"/>
        </w:rPr>
        <w:t xml:space="preserve"> and persecution</w:t>
      </w:r>
      <w:r w:rsidRPr="00993F27">
        <w:rPr>
          <w:rFonts w:ascii="Times New Roman" w:eastAsia="Times New Roman" w:hAnsi="Times New Roman" w:cs="Times New Roman"/>
          <w:kern w:val="0"/>
          <w14:ligatures w14:val="none"/>
        </w:rPr>
        <w:t xml:space="preserve"> has reduced or eliminated species from large portions of their former ranges</w:t>
      </w:r>
      <w:r w:rsidR="00B66399">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B5676C">
        <w:rPr>
          <w:rFonts w:ascii="Times New Roman" w:eastAsia="Times New Roman" w:hAnsi="Times New Roman" w:cs="Times New Roman"/>
          <w:kern w:val="0"/>
          <w14:ligatures w14:val="none"/>
        </w:rPr>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B5676C">
        <w:rPr>
          <w:rFonts w:ascii="Times New Roman" w:eastAsia="Times New Roman" w:hAnsi="Times New Roman" w:cs="Times New Roman"/>
          <w:noProof/>
          <w:kern w:val="0"/>
          <w14:ligatures w14:val="none"/>
        </w:rPr>
        <w:t>(Laliberte and Ripple 2004)</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While these negative effects are well documented and intensifying in many regions, it is also true that people and wildlife have coexisted on Earth for millenni</w:t>
      </w:r>
      <w:r w:rsidR="00947FB6" w:rsidRPr="00993F27">
        <w:rPr>
          <w:rFonts w:ascii="Times New Roman" w:eastAsia="Times New Roman" w:hAnsi="Times New Roman" w:cs="Times New Roman"/>
          <w:kern w:val="0"/>
          <w14:ligatures w14:val="none"/>
        </w:rPr>
        <w:t xml:space="preserve">a. Multiple examples exist where ecosystems co-evolved with human interaction and have suffered when human use has been excluded, as has been the case with the exclusion of cultural and prescribed fire </w:t>
      </w:r>
      <w:r w:rsidR="00EC598D" w:rsidRPr="00993F27">
        <w:rPr>
          <w:rFonts w:ascii="Times New Roman" w:eastAsia="Times New Roman" w:hAnsi="Times New Roman" w:cs="Times New Roman"/>
          <w:kern w:val="0"/>
          <w14:ligatures w14:val="none"/>
        </w:rPr>
        <w:t>from dry montane forests in North America during</w:t>
      </w:r>
      <w:r w:rsidR="00947FB6" w:rsidRPr="00993F27">
        <w:rPr>
          <w:rFonts w:ascii="Times New Roman" w:eastAsia="Times New Roman" w:hAnsi="Times New Roman" w:cs="Times New Roman"/>
          <w:kern w:val="0"/>
          <w14:ligatures w14:val="none"/>
        </w:rPr>
        <w:t xml:space="preserve"> the 20</w:t>
      </w:r>
      <w:r w:rsidR="00947FB6" w:rsidRPr="00993F27">
        <w:rPr>
          <w:rFonts w:ascii="Times New Roman" w:eastAsia="Times New Roman" w:hAnsi="Times New Roman" w:cs="Times New Roman"/>
          <w:kern w:val="0"/>
          <w:vertAlign w:val="superscript"/>
          <w14:ligatures w14:val="none"/>
        </w:rPr>
        <w:t>th</w:t>
      </w:r>
      <w:r w:rsidR="00947FB6" w:rsidRPr="00993F27">
        <w:rPr>
          <w:rFonts w:ascii="Times New Roman" w:eastAsia="Times New Roman" w:hAnsi="Times New Roman" w:cs="Times New Roman"/>
          <w:kern w:val="0"/>
          <w14:ligatures w14:val="none"/>
        </w:rPr>
        <w:t xml:space="preserve"> century</w:t>
      </w:r>
      <w:r w:rsidR="00B5676C">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dCfHU0k7","properties":{"formattedCitation":"(Greene 2021)","plainCitation":"(Greene 2021)","noteIndex":0},"citationItems":[{"id":6225,"uris":["http://zotero.org/users/6749014/items/3K66HM9K"],"itemData":{"id":6225,"type":"thesis","event-place":"Vancouver, BC","language":"en","number-of-pages":"191","publisher":"University of British Columbia","publisher-place":"Vancouver, BC","source":"Zotero","title":"FIRE-RESILIENT ECOSYSTEMS: FIRE EXCLUSION AND SELECTIVE HARVESTING DEGRADE DRY FORESTS IN BRITISH COLUMBIA","author":[{"family":"Greene","given":"Gregory Allen"}],"issued":{"date-parts":[["2021"]]}}}],"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0D11A1">
        <w:rPr>
          <w:rFonts w:ascii="Times New Roman" w:eastAsia="Times New Roman" w:hAnsi="Times New Roman" w:cs="Times New Roman"/>
          <w:noProof/>
          <w:kern w:val="0"/>
          <w14:ligatures w14:val="none"/>
        </w:rPr>
        <w:t>(Greene 2021)</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w:t>
      </w:r>
      <w:r w:rsidR="00947FB6"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Even under contemporary pressures, there remain landscapes—some densely populated—where large mammal communities persist with remarkable continuity</w:t>
      </w:r>
      <w:r w:rsidR="00B66399">
        <w:rPr>
          <w:rFonts w:ascii="Times New Roman" w:eastAsia="Times New Roman" w:hAnsi="Times New Roman" w:cs="Times New Roman"/>
          <w:kern w:val="0"/>
          <w14:ligatures w14:val="none"/>
        </w:rPr>
        <w:t xml:space="preserve"> </w:t>
      </w:r>
      <w:r w:rsidR="00B66399">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N66YbjFL","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66399">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Laliberte and Ripple 2004)</w:t>
      </w:r>
      <w:r w:rsidR="00B66399">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This paradox underscores a central challenge in conservation biology: understanding the conditions under which wildlife can persist</w:t>
      </w:r>
      <w:r w:rsidR="00947FB6" w:rsidRPr="00993F27">
        <w:rPr>
          <w:rFonts w:ascii="Times New Roman" w:eastAsia="Times New Roman" w:hAnsi="Times New Roman" w:cs="Times New Roman"/>
          <w:kern w:val="0"/>
          <w14:ligatures w14:val="none"/>
        </w:rPr>
        <w:t xml:space="preserve"> and even thrive</w:t>
      </w:r>
      <w:r w:rsidRPr="00993F27">
        <w:rPr>
          <w:rFonts w:ascii="Times New Roman" w:eastAsia="Times New Roman" w:hAnsi="Times New Roman" w:cs="Times New Roman"/>
          <w:kern w:val="0"/>
          <w14:ligatures w14:val="none"/>
        </w:rPr>
        <w:t xml:space="preserve"> in </w:t>
      </w:r>
      <w:r w:rsidR="00947FB6" w:rsidRPr="00993F27">
        <w:rPr>
          <w:rFonts w:ascii="Times New Roman" w:eastAsia="Times New Roman" w:hAnsi="Times New Roman" w:cs="Times New Roman"/>
          <w:kern w:val="0"/>
          <w14:ligatures w14:val="none"/>
        </w:rPr>
        <w:t>contemporary</w:t>
      </w:r>
      <w:r w:rsidRPr="00993F27">
        <w:rPr>
          <w:rFonts w:ascii="Times New Roman" w:eastAsia="Times New Roman" w:hAnsi="Times New Roman" w:cs="Times New Roman"/>
          <w:kern w:val="0"/>
          <w14:ligatures w14:val="none"/>
        </w:rPr>
        <w:t xml:space="preserve"> human-dominated environments.</w:t>
      </w:r>
    </w:p>
    <w:p w14:paraId="0FB09051" w14:textId="0EF07D93"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ust as wildlife depend on access to natural habitats, humans increasingly seek those same landscapes for health, well-being, and recreation. </w:t>
      </w:r>
      <w:r w:rsidR="00221A79">
        <w:rPr>
          <w:rFonts w:ascii="Times New Roman" w:eastAsia="Times New Roman" w:hAnsi="Times New Roman" w:cs="Times New Roman"/>
          <w:kern w:val="0"/>
          <w14:ligatures w14:val="none"/>
        </w:rPr>
        <w:t>Time spent in nature</w:t>
      </w:r>
      <w:r w:rsidRPr="00993F27">
        <w:rPr>
          <w:rFonts w:ascii="Times New Roman" w:eastAsia="Times New Roman" w:hAnsi="Times New Roman" w:cs="Times New Roman"/>
          <w:kern w:val="0"/>
          <w14:ligatures w14:val="none"/>
        </w:rPr>
        <w:t xml:space="preserve"> has been linked to improved physical and mental health, enhanced cognitive function, and greater social cohesion</w:t>
      </w:r>
      <w:r w:rsidR="00221A79">
        <w:rPr>
          <w:rFonts w:ascii="Times New Roman" w:eastAsia="Times New Roman" w:hAnsi="Times New Roman" w:cs="Times New Roman"/>
          <w:kern w:val="0"/>
          <w14:ligatures w14:val="none"/>
        </w:rPr>
        <w:t xml:space="preserve"> </w:t>
      </w:r>
      <w:r w:rsidR="00221A79">
        <w:rPr>
          <w:rFonts w:ascii="Times New Roman" w:eastAsia="Times New Roman" w:hAnsi="Times New Roman" w:cs="Times New Roman"/>
          <w:kern w:val="0"/>
          <w14:ligatures w14:val="none"/>
        </w:rPr>
        <w:lastRenderedPageBreak/>
        <w:fldChar w:fldCharType="begin"/>
      </w:r>
      <w:r w:rsidR="00221A79">
        <w:rPr>
          <w:rFonts w:ascii="Times New Roman" w:eastAsia="Times New Roman" w:hAnsi="Times New Roman" w:cs="Times New Roman"/>
          <w:kern w:val="0"/>
          <w14:ligatures w14:val="none"/>
        </w:rPr>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Pr>
          <w:rFonts w:ascii="Times New Roman" w:eastAsia="Times New Roman" w:hAnsi="Times New Roman" w:cs="Times New Roman"/>
          <w:kern w:val="0"/>
          <w14:ligatures w14:val="none"/>
        </w:rPr>
        <w:fldChar w:fldCharType="separate"/>
      </w:r>
      <w:r w:rsidR="00221A79">
        <w:rPr>
          <w:rFonts w:ascii="Times New Roman" w:eastAsia="Times New Roman" w:hAnsi="Times New Roman" w:cs="Times New Roman"/>
          <w:noProof/>
          <w:kern w:val="0"/>
          <w14:ligatures w14:val="none"/>
        </w:rPr>
        <w:t>(Bratman et al. 2019)</w:t>
      </w:r>
      <w:r w:rsidR="00221A79">
        <w:rPr>
          <w:rFonts w:ascii="Times New Roman" w:eastAsia="Times New Roman" w:hAnsi="Times New Roman" w:cs="Times New Roman"/>
          <w:kern w:val="0"/>
          <w14:ligatures w14:val="none"/>
        </w:rPr>
        <w:fldChar w:fldCharType="end"/>
      </w:r>
      <w:r w:rsidR="00221A79">
        <w:rPr>
          <w:rFonts w:ascii="Times New Roman" w:eastAsia="Times New Roman" w:hAnsi="Times New Roman" w:cs="Times New Roman"/>
          <w:kern w:val="0"/>
          <w14:ligatures w14:val="none"/>
        </w:rPr>
        <w:t xml:space="preserve">. Outdoor recreation </w:t>
      </w:r>
      <w:r w:rsidR="00DA4A5E">
        <w:rPr>
          <w:rFonts w:ascii="Times New Roman" w:eastAsia="Times New Roman" w:hAnsi="Times New Roman" w:cs="Times New Roman"/>
          <w:kern w:val="0"/>
          <w14:ligatures w14:val="none"/>
        </w:rPr>
        <w:t xml:space="preserve">offers the dual benefits of time in nature paired with cardiovascular exercise </w:t>
      </w:r>
      <w:r w:rsidR="00DA4A5E">
        <w:rPr>
          <w:rFonts w:ascii="Times New Roman" w:eastAsia="Times New Roman" w:hAnsi="Times New Roman" w:cs="Times New Roman"/>
          <w:kern w:val="0"/>
          <w14:ligatures w14:val="none"/>
        </w:rPr>
        <w:fldChar w:fldCharType="begin"/>
      </w:r>
      <w:r w:rsidR="00DA4A5E">
        <w:rPr>
          <w:rFonts w:ascii="Times New Roman" w:eastAsia="Times New Roman" w:hAnsi="Times New Roman" w:cs="Times New Roman"/>
          <w:kern w:val="0"/>
          <w14:ligatures w14:val="none"/>
        </w:rPr>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DA4A5E">
        <w:rPr>
          <w:rFonts w:ascii="Times New Roman" w:eastAsia="Times New Roman" w:hAnsi="Times New Roman" w:cs="Times New Roman"/>
          <w:noProof/>
          <w:kern w:val="0"/>
          <w14:ligatures w14:val="none"/>
        </w:rPr>
        <w:t>(Thomsen et al. 2018)</w:t>
      </w:r>
      <w:r w:rsidR="00DA4A5E">
        <w:rPr>
          <w:rFonts w:ascii="Times New Roman" w:eastAsia="Times New Roman" w:hAnsi="Times New Roman" w:cs="Times New Roman"/>
          <w:kern w:val="0"/>
          <w14:ligatures w14:val="none"/>
        </w:rPr>
        <w:fldChar w:fldCharType="end"/>
      </w:r>
      <w:r w:rsidR="00DA4A5E">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As participation in outdoor </w:t>
      </w:r>
      <w:r w:rsidR="00947FB6" w:rsidRPr="00993F27">
        <w:rPr>
          <w:rFonts w:ascii="Times New Roman" w:eastAsia="Times New Roman" w:hAnsi="Times New Roman" w:cs="Times New Roman"/>
          <w:kern w:val="0"/>
          <w14:ligatures w14:val="none"/>
        </w:rPr>
        <w:t>recreation</w:t>
      </w:r>
      <w:r w:rsidRPr="00993F27">
        <w:rPr>
          <w:rFonts w:ascii="Times New Roman" w:eastAsia="Times New Roman" w:hAnsi="Times New Roman" w:cs="Times New Roman"/>
          <w:kern w:val="0"/>
          <w14:ligatures w14:val="none"/>
        </w:rPr>
        <w:t xml:space="preserve"> grows, so too does the spatial extent of recreational use—particularly in mountainous and forested regions. This expansion raises pressing questions about how human presence influences wildlife, and how these landscapes can be </w:t>
      </w:r>
      <w:r w:rsidR="00947FB6" w:rsidRPr="00993F27">
        <w:rPr>
          <w:rFonts w:ascii="Times New Roman" w:eastAsia="Times New Roman" w:hAnsi="Times New Roman" w:cs="Times New Roman"/>
          <w:kern w:val="0"/>
          <w14:ligatures w14:val="none"/>
        </w:rPr>
        <w:t>stewarded</w:t>
      </w:r>
      <w:r w:rsidRPr="00993F27">
        <w:rPr>
          <w:rFonts w:ascii="Times New Roman" w:eastAsia="Times New Roman" w:hAnsi="Times New Roman" w:cs="Times New Roman"/>
          <w:kern w:val="0"/>
          <w14:ligatures w14:val="none"/>
        </w:rPr>
        <w:t xml:space="preserve"> to sustain both biodiversity and public access. Land managers, recreation planners, and policymakers are increasingly seeking science-based guidance to help anticipate, mitigate, or avoid unintended impacts on sensitive species </w:t>
      </w:r>
      <w:r w:rsidR="00DA4A5E">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iller et al. 2020, Jordan et al. 2025)</w:t>
      </w:r>
      <w:r w:rsidR="00DA4A5E">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w:t>
      </w:r>
    </w:p>
    <w:p w14:paraId="39858B49" w14:textId="3E0260B9"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creation ecology—the study of recreational impacts on ecological systems—has expanded rapidly to meet this need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onz et al. 2013)</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Yet its findings remain mixed. Some studies report strong negative effects </w:t>
      </w:r>
      <w:r w:rsidR="00B66399">
        <w:rPr>
          <w:rFonts w:ascii="Times New Roman" w:eastAsia="Times New Roman" w:hAnsi="Times New Roman" w:cs="Times New Roman"/>
          <w:kern w:val="0"/>
          <w14:ligatures w14:val="none"/>
        </w:rPr>
        <w:t xml:space="preserve">of recreation </w:t>
      </w:r>
      <w:r w:rsidRPr="00993F27">
        <w:rPr>
          <w:rFonts w:ascii="Times New Roman" w:eastAsia="Times New Roman" w:hAnsi="Times New Roman" w:cs="Times New Roman"/>
          <w:kern w:val="0"/>
          <w14:ligatures w14:val="none"/>
        </w:rPr>
        <w:t xml:space="preserve">on wildlife, such as spatial displacement, increased energy expenditure, reduced reproductive success, or elevated mortality risk </w:t>
      </w:r>
      <w:r w:rsidR="00494B7F" w:rsidRPr="00993F27">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mFwG6O7H","properties":{"formattedCitation":"(Wiedmann and Bleich 2014, Thompson et al. 2024, Urhan et al. 2025)","plainCitation":"(Wiedmann and Bleich 2014, Thompson et al. 202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Wiedmann and Bleich 2014, Thompson et al. 2024, Urhan et al. 2025)</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thers document minimal or even positive responses, including behavioral habituation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Miller et al. 2020, Granados et al. 2023)</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or the use of human-modified areas as refuges</w:t>
      </w:r>
      <w:r w:rsidR="00B66399">
        <w:rPr>
          <w:rFonts w:ascii="Times New Roman" w:eastAsia="Times New Roman" w:hAnsi="Times New Roman" w:cs="Times New Roman"/>
          <w:kern w:val="0"/>
          <w14:ligatures w14:val="none"/>
        </w:rPr>
        <w:t xml:space="preserve"> for prey</w:t>
      </w:r>
      <w:r w:rsidRPr="00993F27">
        <w:rPr>
          <w:rFonts w:ascii="Times New Roman" w:eastAsia="Times New Roman" w:hAnsi="Times New Roman" w:cs="Times New Roman"/>
          <w:kern w:val="0"/>
          <w14:ligatures w14:val="none"/>
        </w:rPr>
        <w:t xml:space="preserve"> from predators or hunting pressure</w:t>
      </w:r>
      <w:r w:rsidR="00B66399">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Berger 2007)</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w:t>
      </w:r>
      <w:r w:rsidR="00B31BDF" w:rsidRPr="00993F27">
        <w:rPr>
          <w:rFonts w:ascii="Times New Roman" w:hAnsi="Times New Roman" w:cs="Times New Roman"/>
        </w:rPr>
        <w:t xml:space="preserve">These variable responses </w:t>
      </w:r>
      <w:r w:rsidR="00EC598D" w:rsidRPr="00993F27">
        <w:rPr>
          <w:rFonts w:ascii="Times New Roman" w:hAnsi="Times New Roman" w:cs="Times New Roman"/>
        </w:rPr>
        <w:t xml:space="preserve">tend to </w:t>
      </w:r>
      <w:r w:rsidR="00B31BDF" w:rsidRPr="00993F27">
        <w:rPr>
          <w:rFonts w:ascii="Times New Roman" w:hAnsi="Times New Roman" w:cs="Times New Roman"/>
        </w:rPr>
        <w:t xml:space="preserve">depend on species’ sensitivity, landscape context, and the type, </w:t>
      </w:r>
      <w:r w:rsidR="00EC598D" w:rsidRPr="00993F27">
        <w:rPr>
          <w:rFonts w:ascii="Times New Roman" w:hAnsi="Times New Roman" w:cs="Times New Roman"/>
        </w:rPr>
        <w:t>timing</w:t>
      </w:r>
      <w:r w:rsidR="00B31BDF" w:rsidRPr="00993F27">
        <w:rPr>
          <w:rFonts w:ascii="Times New Roman" w:hAnsi="Times New Roman" w:cs="Times New Roman"/>
        </w:rPr>
        <w:t>, and intensity of recreation</w:t>
      </w:r>
      <w:r w:rsidR="00B66399">
        <w:rPr>
          <w:rFonts w:ascii="Times New Roman" w:hAnsi="Times New Roman" w:cs="Times New Roman"/>
        </w:rPr>
        <w:t xml:space="preserve"> </w:t>
      </w:r>
      <w:r w:rsidR="0013112C">
        <w:rPr>
          <w:rFonts w:ascii="Times New Roman" w:hAnsi="Times New Roman" w:cs="Times New Roman"/>
        </w:rPr>
        <w:fldChar w:fldCharType="begin"/>
      </w:r>
      <w:r w:rsidR="0013112C">
        <w:rPr>
          <w:rFonts w:ascii="Times New Roman" w:hAnsi="Times New Roman" w:cs="Times New Roman"/>
        </w:rPr>
        <w:instrText xml:space="preserve"> ADDIN ZOTERO_ITEM CSL_CITATION {"citationID":"IFNdjPqE","properties":{"formattedCitation":"(Naidoo and Burton 2020, Procko et al. 2022)","plainCitation":"(Naidoo and Burton 2020, Procko et al. 2022)","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schema":"https://github.com/citation-style-language/schema/raw/master/csl-citation.json"} </w:instrText>
      </w:r>
      <w:r w:rsidR="0013112C">
        <w:rPr>
          <w:rFonts w:ascii="Times New Roman" w:hAnsi="Times New Roman" w:cs="Times New Roman"/>
        </w:rPr>
        <w:fldChar w:fldCharType="separate"/>
      </w:r>
      <w:r w:rsidR="0013112C">
        <w:rPr>
          <w:rFonts w:ascii="Times New Roman" w:hAnsi="Times New Roman" w:cs="Times New Roman"/>
          <w:noProof/>
        </w:rPr>
        <w:t>(Naidoo and Burton 2020, Procko et al. 2022)</w:t>
      </w:r>
      <w:r w:rsidR="0013112C">
        <w:rPr>
          <w:rFonts w:ascii="Times New Roman" w:hAnsi="Times New Roman" w:cs="Times New Roman"/>
        </w:rPr>
        <w:fldChar w:fldCharType="end"/>
      </w:r>
      <w:r w:rsidR="00B31BDF" w:rsidRPr="00993F27">
        <w:rPr>
          <w:rFonts w:ascii="Times New Roman" w:hAnsi="Times New Roman" w:cs="Times New Roman"/>
        </w:rPr>
        <w:t xml:space="preserve">. </w:t>
      </w:r>
      <w:r w:rsidRPr="00993F27">
        <w:rPr>
          <w:rFonts w:ascii="Times New Roman" w:eastAsia="Times New Roman" w:hAnsi="Times New Roman" w:cs="Times New Roman"/>
          <w:kern w:val="0"/>
          <w14:ligatures w14:val="none"/>
        </w:rPr>
        <w:t xml:space="preserve">This heterogeneity of outcomes poses a challenge for managers: the </w:t>
      </w:r>
      <w:r w:rsidR="00B66399">
        <w:rPr>
          <w:rFonts w:ascii="Times New Roman" w:eastAsia="Times New Roman" w:hAnsi="Times New Roman" w:cs="Times New Roman"/>
          <w:kern w:val="0"/>
          <w14:ligatures w14:val="none"/>
        </w:rPr>
        <w:t>best available science</w:t>
      </w:r>
      <w:r w:rsidRPr="00993F27">
        <w:rPr>
          <w:rFonts w:ascii="Times New Roman" w:eastAsia="Times New Roman" w:hAnsi="Times New Roman" w:cs="Times New Roman"/>
          <w:kern w:val="0"/>
          <w14:ligatures w14:val="none"/>
        </w:rPr>
        <w:t xml:space="preserve"> is often context-dependent and difficult to generalize without appropriate consideration of species, landscape, activity type, and scale.</w:t>
      </w:r>
    </w:p>
    <w:p w14:paraId="533AABAE" w14:textId="4079E6DD" w:rsidR="00B66399" w:rsidRDefault="00F73F7E" w:rsidP="00B66399">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Among the most informative studies are those that employ experimental or quasi-experimental designs, such as before–after–control–impact (BACI) frameworks</w:t>
      </w:r>
      <w:r w:rsidR="00A70C71" w:rsidRPr="00993F27">
        <w:rPr>
          <w:rFonts w:ascii="Times New Roman" w:eastAsia="Times New Roman" w:hAnsi="Times New Roman" w:cs="Times New Roman"/>
          <w:kern w:val="0"/>
          <w14:ligatures w14:val="none"/>
        </w:rPr>
        <w:t xml:space="preserve"> or </w:t>
      </w:r>
      <w:r w:rsidRPr="00993F27">
        <w:rPr>
          <w:rFonts w:ascii="Times New Roman" w:eastAsia="Times New Roman" w:hAnsi="Times New Roman" w:cs="Times New Roman"/>
          <w:kern w:val="0"/>
          <w14:ligatures w14:val="none"/>
        </w:rPr>
        <w:t xml:space="preserve">manipulative </w:t>
      </w:r>
      <w:r w:rsidRPr="00993F27">
        <w:rPr>
          <w:rFonts w:ascii="Times New Roman" w:eastAsia="Times New Roman" w:hAnsi="Times New Roman" w:cs="Times New Roman"/>
          <w:kern w:val="0"/>
          <w14:ligatures w14:val="none"/>
        </w:rPr>
        <w:lastRenderedPageBreak/>
        <w:t xml:space="preserve">trail closures. </w:t>
      </w:r>
      <w:r w:rsidR="00A70C71" w:rsidRPr="00993F27">
        <w:rPr>
          <w:rFonts w:ascii="Times New Roman" w:eastAsia="Times New Roman" w:hAnsi="Times New Roman" w:cs="Times New Roman"/>
          <w:kern w:val="0"/>
          <w14:ligatures w14:val="none"/>
        </w:rPr>
        <w:t xml:space="preserve">For example,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b2ILezYw","properties":{"formattedCitation":"(Miller et al. 2020)","plainCitation":"(Miller et al. 2020)","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Miller et al. 2020)</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conducted a BACI study around a new </w:t>
      </w:r>
      <w:r w:rsidR="003137FC" w:rsidRPr="00993F27">
        <w:rPr>
          <w:rFonts w:ascii="Times New Roman" w:eastAsia="Times New Roman" w:hAnsi="Times New Roman" w:cs="Times New Roman"/>
          <w:kern w:val="0"/>
          <w14:ligatures w14:val="none"/>
        </w:rPr>
        <w:t xml:space="preserve">unpaved recreational </w:t>
      </w:r>
      <w:r w:rsidR="00A70C71" w:rsidRPr="00993F27">
        <w:rPr>
          <w:rFonts w:ascii="Times New Roman" w:eastAsia="Times New Roman" w:hAnsi="Times New Roman" w:cs="Times New Roman"/>
          <w:kern w:val="0"/>
          <w14:ligatures w14:val="none"/>
        </w:rPr>
        <w:t xml:space="preserve">trail being built in an Appalachian protected area, focusing on responses from white-tailed deer, coyotes, raccoons, and gray squirrels. Their results showed that overall species decreased use of the area during trail building but returned to baseline detection levels once construction was complete </w:t>
      </w:r>
      <w:r w:rsidR="003137FC" w:rsidRPr="00993F27">
        <w:rPr>
          <w:rFonts w:ascii="Times New Roman" w:eastAsia="Times New Roman" w:hAnsi="Times New Roman" w:cs="Times New Roman"/>
          <w:kern w:val="0"/>
          <w14:ligatures w14:val="none"/>
        </w:rPr>
        <w:t>and humans were using the trail, albeit at low rates (1.4 visitors per day)</w:t>
      </w:r>
      <w:r w:rsidR="00A70C71" w:rsidRPr="00993F27">
        <w:rPr>
          <w:rFonts w:ascii="Times New Roman" w:eastAsia="Times New Roman" w:hAnsi="Times New Roman" w:cs="Times New Roman"/>
          <w:kern w:val="0"/>
          <w14:ligatures w14:val="none"/>
        </w:rPr>
        <w:t xml:space="preserve">. Notably, control sites helped decouple population fluctuations from experimental effects that would have obscured results in even a traditional before-after experiment. Contrary to Millers results, </w:t>
      </w:r>
      <w:r w:rsidR="00A70C71" w:rsidRPr="00993F27">
        <w:rPr>
          <w:rFonts w:ascii="Times New Roman" w:eastAsia="Times New Roman" w:hAnsi="Times New Roman" w:cs="Times New Roman"/>
          <w:kern w:val="0"/>
          <w14:ligatures w14:val="none"/>
        </w:rPr>
        <w:fldChar w:fldCharType="begin"/>
      </w:r>
      <w:r w:rsidR="006E1667">
        <w:rPr>
          <w:rFonts w:ascii="Times New Roman" w:eastAsia="Times New Roman" w:hAnsi="Times New Roman" w:cs="Times New Roman"/>
          <w:kern w:val="0"/>
          <w14:ligatures w14:val="none"/>
        </w:rPr>
        <w:instrText xml:space="preserve"> ADDIN ZOTERO_ITEM CSL_CITATION {"citationID":"Cu5HJl2e","properties":{"formattedCitation":"(Wiedmann and Bleich 2014)","plainCitation":"(Wiedmann and Bleich 2014)","dontUpdate":true,"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 xml:space="preserve">Wiedmann and Bleich </w:t>
      </w:r>
      <w:r w:rsidR="00B66399">
        <w:rPr>
          <w:rFonts w:ascii="Times New Roman" w:eastAsia="Times New Roman" w:hAnsi="Times New Roman" w:cs="Times New Roman"/>
          <w:noProof/>
          <w:kern w:val="0"/>
          <w14:ligatures w14:val="none"/>
        </w:rPr>
        <w:t>(</w:t>
      </w:r>
      <w:r w:rsidR="00A70C71" w:rsidRPr="00993F27">
        <w:rPr>
          <w:rFonts w:ascii="Times New Roman" w:eastAsia="Times New Roman" w:hAnsi="Times New Roman" w:cs="Times New Roman"/>
          <w:noProof/>
          <w:kern w:val="0"/>
          <w14:ligatures w14:val="none"/>
        </w:rPr>
        <w:t>2014)</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assessed bighorn sheep responses to a hiking trail built in western North Dakota, USA</w:t>
      </w:r>
      <w:r w:rsidR="00AC421A" w:rsidRPr="00993F27">
        <w:rPr>
          <w:rFonts w:ascii="Times New Roman" w:eastAsia="Times New Roman" w:hAnsi="Times New Roman" w:cs="Times New Roman"/>
          <w:kern w:val="0"/>
          <w14:ligatures w14:val="none"/>
        </w:rPr>
        <w:t xml:space="preserve"> that had high rates of use</w:t>
      </w:r>
      <w:r w:rsidR="001245F3">
        <w:rPr>
          <w:rFonts w:ascii="Times New Roman" w:eastAsia="Times New Roman" w:hAnsi="Times New Roman" w:cs="Times New Roman"/>
          <w:kern w:val="0"/>
          <w14:ligatures w14:val="none"/>
        </w:rPr>
        <w:t xml:space="preserve">. </w:t>
      </w:r>
      <w:r w:rsidR="00AC421A" w:rsidRPr="00993F27">
        <w:rPr>
          <w:rFonts w:ascii="Times New Roman" w:eastAsia="Times New Roman" w:hAnsi="Times New Roman" w:cs="Times New Roman"/>
          <w:kern w:val="0"/>
          <w14:ligatures w14:val="none"/>
        </w:rPr>
        <w:t xml:space="preserve">Although not stated in the paper, in 2016 the trail apparently saw &gt;15,000 users a year, or &gt;40 </w:t>
      </w:r>
      <w:r w:rsidR="00B66399">
        <w:rPr>
          <w:rFonts w:ascii="Times New Roman" w:eastAsia="Times New Roman" w:hAnsi="Times New Roman" w:cs="Times New Roman"/>
          <w:kern w:val="0"/>
          <w14:ligatures w14:val="none"/>
        </w:rPr>
        <w:t xml:space="preserve">people </w:t>
      </w:r>
      <w:r w:rsidR="00AC421A" w:rsidRPr="00993F27">
        <w:rPr>
          <w:rFonts w:ascii="Times New Roman" w:eastAsia="Times New Roman" w:hAnsi="Times New Roman" w:cs="Times New Roman"/>
          <w:kern w:val="0"/>
          <w14:ligatures w14:val="none"/>
        </w:rPr>
        <w:t>per day</w:t>
      </w:r>
      <w:r w:rsidR="00A70C71" w:rsidRPr="00993F27">
        <w:rPr>
          <w:rFonts w:ascii="Times New Roman" w:eastAsia="Times New Roman" w:hAnsi="Times New Roman" w:cs="Times New Roman"/>
          <w:kern w:val="0"/>
          <w14:ligatures w14:val="none"/>
        </w:rPr>
        <w:t>. They document displacement, lower recruitment, population decline, and eventual abandonment of lambing areas for one subpopulation</w:t>
      </w:r>
      <w:r w:rsidR="00B66399">
        <w:rPr>
          <w:rFonts w:ascii="Times New Roman" w:eastAsia="Times New Roman" w:hAnsi="Times New Roman" w:cs="Times New Roman"/>
          <w:kern w:val="0"/>
          <w14:ligatures w14:val="none"/>
        </w:rPr>
        <w:t xml:space="preserve"> of bighorn sheep</w:t>
      </w:r>
      <w:r w:rsidR="00A70C71" w:rsidRPr="00993F27">
        <w:rPr>
          <w:rFonts w:ascii="Times New Roman" w:eastAsia="Times New Roman" w:hAnsi="Times New Roman" w:cs="Times New Roman"/>
          <w:kern w:val="0"/>
          <w14:ligatures w14:val="none"/>
        </w:rPr>
        <w:t xml:space="preserve">. </w:t>
      </w:r>
      <w:r w:rsidR="00102630" w:rsidRPr="00993F27">
        <w:rPr>
          <w:rFonts w:ascii="Times New Roman" w:eastAsia="Times New Roman" w:hAnsi="Times New Roman" w:cs="Times New Roman"/>
          <w:kern w:val="0"/>
          <w14:ligatures w14:val="none"/>
        </w:rPr>
        <w:t>However, three</w:t>
      </w:r>
      <w:r w:rsidR="00A70C71" w:rsidRPr="00993F27">
        <w:rPr>
          <w:rFonts w:ascii="Times New Roman" w:eastAsia="Times New Roman" w:hAnsi="Times New Roman" w:cs="Times New Roman"/>
          <w:kern w:val="0"/>
          <w14:ligatures w14:val="none"/>
        </w:rPr>
        <w:t xml:space="preserve"> other subpopulations of sheep were exposed to the trail at lower intensities and with more consistent human use</w:t>
      </w:r>
      <w:r w:rsidR="00102630" w:rsidRPr="00993F27">
        <w:rPr>
          <w:rFonts w:ascii="Times New Roman" w:eastAsia="Times New Roman" w:hAnsi="Times New Roman" w:cs="Times New Roman"/>
          <w:kern w:val="0"/>
          <w14:ligatures w14:val="none"/>
        </w:rPr>
        <w:t xml:space="preserve">, and these populations showed no negative effects from the trail and </w:t>
      </w:r>
      <w:r w:rsidR="009804F4" w:rsidRPr="00993F27">
        <w:rPr>
          <w:rFonts w:ascii="Times New Roman" w:eastAsia="Times New Roman" w:hAnsi="Times New Roman" w:cs="Times New Roman"/>
          <w:kern w:val="0"/>
          <w14:ligatures w14:val="none"/>
        </w:rPr>
        <w:t>increased</w:t>
      </w:r>
      <w:r w:rsidR="00102630" w:rsidRPr="00993F27">
        <w:rPr>
          <w:rFonts w:ascii="Times New Roman" w:eastAsia="Times New Roman" w:hAnsi="Times New Roman" w:cs="Times New Roman"/>
          <w:kern w:val="0"/>
          <w14:ligatures w14:val="none"/>
        </w:rPr>
        <w:t xml:space="preserve"> in size</w:t>
      </w:r>
      <w:r w:rsidR="003137FC" w:rsidRPr="00993F27">
        <w:rPr>
          <w:rFonts w:ascii="Times New Roman" w:eastAsia="Times New Roman" w:hAnsi="Times New Roman" w:cs="Times New Roman"/>
          <w:kern w:val="0"/>
          <w14:ligatures w14:val="none"/>
        </w:rPr>
        <w:t xml:space="preserve">. Experimental </w:t>
      </w:r>
      <w:r w:rsidR="00AC421A" w:rsidRPr="00993F27">
        <w:rPr>
          <w:rFonts w:ascii="Times New Roman" w:eastAsia="Times New Roman" w:hAnsi="Times New Roman" w:cs="Times New Roman"/>
          <w:kern w:val="0"/>
          <w14:ligatures w14:val="none"/>
        </w:rPr>
        <w:t xml:space="preserve">perturbations of elk and mule deer </w:t>
      </w:r>
      <w:r w:rsidR="00B66399">
        <w:rPr>
          <w:rFonts w:ascii="Times New Roman" w:eastAsia="Times New Roman" w:hAnsi="Times New Roman" w:cs="Times New Roman"/>
          <w:kern w:val="0"/>
          <w14:ligatures w14:val="none"/>
        </w:rPr>
        <w:t xml:space="preserve">by recreationists </w:t>
      </w:r>
      <w:r w:rsidR="00AC421A" w:rsidRPr="00993F27">
        <w:rPr>
          <w:rFonts w:ascii="Times New Roman" w:eastAsia="Times New Roman" w:hAnsi="Times New Roman" w:cs="Times New Roman"/>
          <w:kern w:val="0"/>
          <w14:ligatures w14:val="none"/>
        </w:rPr>
        <w:t>at the Starkey Experimental Forest</w:t>
      </w:r>
      <w:r w:rsidR="00D3621A" w:rsidRPr="00993F27">
        <w:rPr>
          <w:rFonts w:ascii="Times New Roman" w:eastAsia="Times New Roman" w:hAnsi="Times New Roman" w:cs="Times New Roman"/>
          <w:kern w:val="0"/>
          <w14:ligatures w14:val="none"/>
        </w:rPr>
        <w:t xml:space="preserve"> suggested recreationist displaced elk by &gt;500 meters</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reduced the time elk fed or </w:t>
      </w:r>
      <w:r w:rsidR="001245F3" w:rsidRPr="00993F27">
        <w:rPr>
          <w:rFonts w:ascii="Times New Roman" w:eastAsia="Times New Roman" w:hAnsi="Times New Roman" w:cs="Times New Roman"/>
          <w:kern w:val="0"/>
          <w14:ligatures w14:val="none"/>
        </w:rPr>
        <w:t>rested</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and increased the time they were travelling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Ht2SSh2d","properties":{"formattedCitation":"(Wisdom et al. 2018, 2018)","plainCitation":"(Wisdom et al. 2018, 2018)","noteIndex":0},"citationItems":[{"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et al. 2018, 2018)</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Recreation effects on elk were greatest for ATV riding</w:t>
      </w:r>
      <w:r w:rsidR="00B66399">
        <w:rPr>
          <w:rFonts w:ascii="Times New Roman" w:eastAsia="Times New Roman" w:hAnsi="Times New Roman" w:cs="Times New Roman"/>
          <w:kern w:val="0"/>
          <w14:ligatures w14:val="none"/>
        </w:rPr>
        <w:t>,</w:t>
      </w:r>
      <w:r w:rsidR="00D3621A" w:rsidRPr="00993F27">
        <w:rPr>
          <w:rFonts w:ascii="Times New Roman" w:eastAsia="Times New Roman" w:hAnsi="Times New Roman" w:cs="Times New Roman"/>
          <w:kern w:val="0"/>
          <w14:ligatures w14:val="none"/>
        </w:rPr>
        <w:t xml:space="preserve"> moderate from bikes, hikers, and horseback riders.  Similar experiments on mule deer at Starkey Experimental Forest did not produce strong effects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2005)</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w:t>
      </w:r>
      <w:r w:rsidR="00D50368" w:rsidRPr="00993F27">
        <w:rPr>
          <w:rFonts w:ascii="Times New Roman" w:eastAsia="Times New Roman" w:hAnsi="Times New Roman" w:cs="Times New Roman"/>
          <w:kern w:val="0"/>
          <w14:ligatures w14:val="none"/>
        </w:rPr>
        <w:t xml:space="preserve">Finally, </w:t>
      </w:r>
      <w:r w:rsidR="00D50368" w:rsidRPr="00993F27">
        <w:rPr>
          <w:rFonts w:ascii="Times New Roman" w:eastAsia="Times New Roman" w:hAnsi="Times New Roman" w:cs="Times New Roman"/>
          <w:kern w:val="0"/>
          <w14:ligatures w14:val="none"/>
        </w:rPr>
        <w:fldChar w:fldCharType="begin"/>
      </w:r>
      <w:r w:rsidR="00D50368" w:rsidRPr="00993F27">
        <w:rPr>
          <w:rFonts w:ascii="Times New Roman" w:eastAsia="Times New Roman" w:hAnsi="Times New Roman" w:cs="Times New Roman"/>
          <w:kern w:val="0"/>
          <w14:ligatures w14:val="none"/>
        </w:rPr>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993F27">
        <w:rPr>
          <w:rFonts w:ascii="Times New Roman" w:eastAsia="Times New Roman" w:hAnsi="Times New Roman" w:cs="Times New Roman"/>
          <w:kern w:val="0"/>
          <w14:ligatures w14:val="none"/>
        </w:rPr>
        <w:fldChar w:fldCharType="separate"/>
      </w:r>
      <w:r w:rsidR="00D50368" w:rsidRPr="00993F27">
        <w:rPr>
          <w:rFonts w:ascii="Times New Roman" w:eastAsia="Times New Roman" w:hAnsi="Times New Roman" w:cs="Times New Roman"/>
          <w:noProof/>
          <w:kern w:val="0"/>
          <w14:ligatures w14:val="none"/>
        </w:rPr>
        <w:t>(Costello et al. 2013)</w:t>
      </w:r>
      <w:r w:rsidR="00D50368" w:rsidRPr="00993F27">
        <w:rPr>
          <w:rFonts w:ascii="Times New Roman" w:eastAsia="Times New Roman" w:hAnsi="Times New Roman" w:cs="Times New Roman"/>
          <w:kern w:val="0"/>
          <w14:ligatures w14:val="none"/>
        </w:rPr>
        <w:fldChar w:fldCharType="end"/>
      </w:r>
      <w:r w:rsidR="00D50368" w:rsidRPr="00993F27">
        <w:rPr>
          <w:rFonts w:ascii="Times New Roman" w:eastAsia="Times New Roman" w:hAnsi="Times New Roman" w:cs="Times New Roman"/>
          <w:kern w:val="0"/>
          <w14:ligatures w14:val="none"/>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993F27">
        <w:rPr>
          <w:rFonts w:ascii="Times New Roman" w:eastAsia="Times New Roman" w:hAnsi="Times New Roman" w:cs="Times New Roman"/>
          <w:kern w:val="0"/>
          <w:vertAlign w:val="superscript"/>
          <w14:ligatures w14:val="none"/>
        </w:rPr>
        <w:t>rd</w:t>
      </w:r>
      <w:r w:rsidR="00D50368" w:rsidRPr="00993F27">
        <w:rPr>
          <w:rFonts w:ascii="Times New Roman" w:eastAsia="Times New Roman" w:hAnsi="Times New Roman" w:cs="Times New Roman"/>
          <w:kern w:val="0"/>
          <w14:ligatures w14:val="none"/>
        </w:rPr>
        <w:t xml:space="preserve"> order selection near the corridor and shifted to more nocturnal behaviour. </w:t>
      </w:r>
      <w:r w:rsidR="003137FC" w:rsidRPr="00993F27">
        <w:rPr>
          <w:rFonts w:ascii="Times New Roman" w:eastAsia="Times New Roman" w:hAnsi="Times New Roman" w:cs="Times New Roman"/>
          <w:kern w:val="0"/>
          <w14:ligatures w14:val="none"/>
        </w:rPr>
        <w:t xml:space="preserve">Even </w:t>
      </w:r>
      <w:r w:rsidR="003137FC" w:rsidRPr="00993F27">
        <w:rPr>
          <w:rFonts w:ascii="Times New Roman" w:eastAsia="Times New Roman" w:hAnsi="Times New Roman" w:cs="Times New Roman"/>
          <w:kern w:val="0"/>
          <w14:ligatures w14:val="none"/>
        </w:rPr>
        <w:lastRenderedPageBreak/>
        <w:t>strong inference from experimental studies suggest recreational</w:t>
      </w:r>
      <w:r w:rsidR="00D3621A" w:rsidRPr="00993F27">
        <w:rPr>
          <w:rFonts w:ascii="Times New Roman" w:eastAsia="Times New Roman" w:hAnsi="Times New Roman" w:cs="Times New Roman"/>
          <w:kern w:val="0"/>
          <w14:ligatures w14:val="none"/>
        </w:rPr>
        <w:t xml:space="preserve"> effects can and will vary by</w:t>
      </w:r>
      <w:r w:rsidR="001777B2" w:rsidRPr="00993F27">
        <w:rPr>
          <w:rFonts w:ascii="Times New Roman" w:eastAsia="Times New Roman" w:hAnsi="Times New Roman" w:cs="Times New Roman"/>
          <w:kern w:val="0"/>
          <w14:ligatures w14:val="none"/>
        </w:rPr>
        <w:t xml:space="preserve"> recreational type, intensity, predictability and wildlife species. </w:t>
      </w:r>
    </w:p>
    <w:p w14:paraId="4C53D74A" w14:textId="7BBE99C9" w:rsidR="00E40EDF" w:rsidRPr="00993F27" w:rsidRDefault="001777B2" w:rsidP="00B66399">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uch context dependent responses</w:t>
      </w:r>
      <w:r w:rsidR="00B66399">
        <w:rPr>
          <w:rFonts w:ascii="Times New Roman" w:eastAsia="Times New Roman" w:hAnsi="Times New Roman" w:cs="Times New Roman"/>
          <w:kern w:val="0"/>
          <w14:ligatures w14:val="none"/>
        </w:rPr>
        <w:t xml:space="preserve"> to recreation</w:t>
      </w:r>
      <w:r w:rsidRPr="00993F27">
        <w:rPr>
          <w:rFonts w:ascii="Times New Roman" w:eastAsia="Times New Roman" w:hAnsi="Times New Roman" w:cs="Times New Roman"/>
          <w:kern w:val="0"/>
          <w14:ligatures w14:val="none"/>
        </w:rPr>
        <w:t xml:space="preserve"> are perhaps something that wildlife managers will have to </w:t>
      </w:r>
      <w:r w:rsidR="00AC2A88">
        <w:rPr>
          <w:rFonts w:ascii="Times New Roman" w:eastAsia="Times New Roman" w:hAnsi="Times New Roman" w:cs="Times New Roman"/>
          <w:kern w:val="0"/>
          <w14:ligatures w14:val="none"/>
        </w:rPr>
        <w:t>accept</w:t>
      </w:r>
      <w:r w:rsidRPr="00993F27">
        <w:rPr>
          <w:rFonts w:ascii="Times New Roman" w:eastAsia="Times New Roman" w:hAnsi="Times New Roman" w:cs="Times New Roman"/>
          <w:kern w:val="0"/>
          <w14:ligatures w14:val="none"/>
        </w:rPr>
        <w:t>, and th</w:t>
      </w:r>
      <w:r w:rsidR="00AC2A88">
        <w:rPr>
          <w:rFonts w:ascii="Times New Roman" w:eastAsia="Times New Roman" w:hAnsi="Times New Roman" w:cs="Times New Roman"/>
          <w:kern w:val="0"/>
          <w14:ligatures w14:val="none"/>
        </w:rPr>
        <w:t>us the</w:t>
      </w:r>
      <w:r w:rsidRPr="00993F27">
        <w:rPr>
          <w:rFonts w:ascii="Times New Roman" w:eastAsia="Times New Roman" w:hAnsi="Times New Roman" w:cs="Times New Roman"/>
          <w:kern w:val="0"/>
          <w14:ligatures w14:val="none"/>
        </w:rPr>
        <w:t xml:space="preserve"> more information that can be generated on how these different contexts scale up to impact wildlife behaviour and demography at local and broader scales will allow for </w:t>
      </w:r>
      <w:r w:rsidR="00AC2A88">
        <w:rPr>
          <w:rFonts w:ascii="Times New Roman" w:eastAsia="Times New Roman" w:hAnsi="Times New Roman" w:cs="Times New Roman"/>
          <w:kern w:val="0"/>
          <w14:ligatures w14:val="none"/>
        </w:rPr>
        <w:t xml:space="preserve">better </w:t>
      </w:r>
      <w:r w:rsidRPr="00993F27">
        <w:rPr>
          <w:rFonts w:ascii="Times New Roman" w:eastAsia="Times New Roman" w:hAnsi="Times New Roman" w:cs="Times New Roman"/>
          <w:kern w:val="0"/>
          <w14:ligatures w14:val="none"/>
        </w:rPr>
        <w:t>evidence-based management. Importantly, experimental</w:t>
      </w:r>
      <w:r w:rsidR="00F73F7E" w:rsidRPr="00993F27">
        <w:rPr>
          <w:rFonts w:ascii="Times New Roman" w:eastAsia="Times New Roman" w:hAnsi="Times New Roman" w:cs="Times New Roman"/>
          <w:kern w:val="0"/>
          <w14:ligatures w14:val="none"/>
        </w:rPr>
        <w:t xml:space="preserve"> approaches can isolate causal effects but are logistically and ethically constrained, especially in high-use or multi-jurisdictional areas. As a result, well-designed observational studies remain </w:t>
      </w:r>
      <w:r w:rsidRPr="00993F27">
        <w:rPr>
          <w:rFonts w:ascii="Times New Roman" w:eastAsia="Times New Roman" w:hAnsi="Times New Roman" w:cs="Times New Roman"/>
          <w:kern w:val="0"/>
          <w14:ligatures w14:val="none"/>
        </w:rPr>
        <w:t>an important part of knowledge generation</w:t>
      </w:r>
      <w:r w:rsidR="00F73F7E" w:rsidRPr="00993F27">
        <w:rPr>
          <w:rFonts w:ascii="Times New Roman" w:eastAsia="Times New Roman" w:hAnsi="Times New Roman" w:cs="Times New Roman"/>
          <w:kern w:val="0"/>
          <w14:ligatures w14:val="none"/>
        </w:rPr>
        <w:t>, particularly when paired with complementary data sources such as telemetry or high-resolution camera monitoring</w:t>
      </w:r>
      <w:r w:rsidR="00303F0B" w:rsidRPr="00993F27">
        <w:rPr>
          <w:rFonts w:ascii="Times New Roman" w:eastAsia="Times New Roman" w:hAnsi="Times New Roman" w:cs="Times New Roman"/>
          <w:kern w:val="0"/>
          <w14:ligatures w14:val="none"/>
        </w:rPr>
        <w:t>.</w:t>
      </w:r>
      <w:r w:rsidR="005C7905" w:rsidRPr="00993F27">
        <w:rPr>
          <w:rFonts w:ascii="Times New Roman" w:eastAsia="Times New Roman" w:hAnsi="Times New Roman" w:cs="Times New Roman"/>
          <w:kern w:val="0"/>
          <w14:ligatures w14:val="none"/>
        </w:rPr>
        <w:t xml:space="preserve"> </w:t>
      </w:r>
    </w:p>
    <w:p w14:paraId="59955EDE" w14:textId="25137536" w:rsidR="00B31B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cale is also critical</w:t>
      </w:r>
      <w:r w:rsidR="00E40EDF" w:rsidRPr="00993F27">
        <w:rPr>
          <w:rFonts w:ascii="Times New Roman" w:eastAsia="Times New Roman" w:hAnsi="Times New Roman" w:cs="Times New Roman"/>
          <w:kern w:val="0"/>
          <w14:ligatures w14:val="none"/>
        </w:rPr>
        <w:t xml:space="preserve"> to recreation ecology inquiry</w:t>
      </w:r>
      <w:r w:rsidRPr="00993F27">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Johnson's (198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ierarchical framework of habitat selection emphasizes that animals respond to their environment at multiple levels: the placement of home ranges within the landscape (second-order selection), the use of habitats within those home ranges (</w:t>
      </w:r>
      <w:r w:rsidR="001149EB" w:rsidRPr="00993F27">
        <w:rPr>
          <w:rFonts w:ascii="Times New Roman" w:eastAsia="Times New Roman" w:hAnsi="Times New Roman" w:cs="Times New Roman"/>
          <w:kern w:val="0"/>
          <w14:ligatures w14:val="none"/>
        </w:rPr>
        <w:t>third order</w:t>
      </w:r>
      <w:r w:rsidRPr="00993F27">
        <w:rPr>
          <w:rFonts w:ascii="Times New Roman" w:eastAsia="Times New Roman" w:hAnsi="Times New Roman" w:cs="Times New Roman"/>
          <w:kern w:val="0"/>
          <w14:ligatures w14:val="none"/>
        </w:rPr>
        <w:t>), and fine-scale behavioral decisions (</w:t>
      </w:r>
      <w:r w:rsidR="001149EB" w:rsidRPr="00993F27">
        <w:rPr>
          <w:rFonts w:ascii="Times New Roman" w:eastAsia="Times New Roman" w:hAnsi="Times New Roman" w:cs="Times New Roman"/>
          <w:kern w:val="0"/>
          <w14:ligatures w14:val="none"/>
        </w:rPr>
        <w:t>fourth order</w:t>
      </w:r>
      <w:r w:rsidRPr="00993F27">
        <w:rPr>
          <w:rFonts w:ascii="Times New Roman" w:eastAsia="Times New Roman" w:hAnsi="Times New Roman" w:cs="Times New Roman"/>
          <w:kern w:val="0"/>
          <w14:ligatures w14:val="none"/>
        </w:rPr>
        <w:t xml:space="preserve">). Recreational activity can influence wildlife at </w:t>
      </w:r>
      <w:r w:rsidR="00EC598D" w:rsidRPr="00993F27">
        <w:rPr>
          <w:rFonts w:ascii="Times New Roman" w:eastAsia="Times New Roman" w:hAnsi="Times New Roman" w:cs="Times New Roman"/>
          <w:kern w:val="0"/>
          <w14:ligatures w14:val="none"/>
        </w:rPr>
        <w:t>all</w:t>
      </w:r>
      <w:r w:rsidRPr="00993F27">
        <w:rPr>
          <w:rFonts w:ascii="Times New Roman" w:eastAsia="Times New Roman" w:hAnsi="Times New Roman" w:cs="Times New Roman"/>
          <w:kern w:val="0"/>
          <w14:ligatures w14:val="none"/>
        </w:rPr>
        <w:t xml:space="preserve"> these scales. Animals may avoid regions with high recreation altogether</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iedmann and Bleich 201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reduce use of </w:t>
      </w:r>
      <w:r w:rsidR="00EC598D" w:rsidRPr="00993F27">
        <w:rPr>
          <w:rFonts w:ascii="Times New Roman" w:eastAsia="Times New Roman" w:hAnsi="Times New Roman" w:cs="Times New Roman"/>
          <w:kern w:val="0"/>
          <w14:ligatures w14:val="none"/>
        </w:rPr>
        <w:t xml:space="preserve">areas near </w:t>
      </w:r>
      <w:r w:rsidRPr="00993F27">
        <w:rPr>
          <w:rFonts w:ascii="Times New Roman" w:eastAsia="Times New Roman" w:hAnsi="Times New Roman" w:cs="Times New Roman"/>
          <w:kern w:val="0"/>
          <w14:ligatures w14:val="none"/>
        </w:rPr>
        <w:t xml:space="preserve">trails and infrastructure within their </w:t>
      </w:r>
      <w:r w:rsidR="0013112C">
        <w:rPr>
          <w:rFonts w:ascii="Times New Roman" w:eastAsia="Times New Roman" w:hAnsi="Times New Roman" w:cs="Times New Roman"/>
          <w:kern w:val="0"/>
          <w14:ligatures w14:val="none"/>
        </w:rPr>
        <w:t xml:space="preserve">home </w:t>
      </w:r>
      <w:r w:rsidRPr="00993F27">
        <w:rPr>
          <w:rFonts w:ascii="Times New Roman" w:eastAsia="Times New Roman" w:hAnsi="Times New Roman" w:cs="Times New Roman"/>
          <w:kern w:val="0"/>
          <w14:ligatures w14:val="none"/>
        </w:rPr>
        <w:t>range</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vECTEc9R","properties":{"formattedCitation":"(Whittington et al. 2022, Thompson et al. 2024)","plainCitation":"(Whittington et al. 2022, Thompson et al. 2024)","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id":6087,"uris":["http://zotero.org/users/6749014/items/D9IGSZZT"],"itemData":{"id":6087,"type":"article-journal","abstract":"Coexistence between humans and wildlife is necessary for many conservation goals but is difficult to achieve in landscapes with increasing human populations and species that are often wary of people and may also threaten human safety. In these contexts, coexistence may be enhanced by identifying geographic areas where animal movement is particularly important and changes to human use via trail design could support both wildlife conservation and human safety. We used camera trap data to monitor the spatial distribution of grizzly bears (Ursus arctos), grey wolves (Canis lupus), and humans within the central Canadian Rocky Mountains, where anthropogenic development and human activity have gradually encroached on limited wildlife habitat. We quantified spatial variation in human use and then incorporated this output into models for the detection rates of bears and wolves. We interpolated metrics of human use throughout the study area using inverse distance weighted averages of human detection rates from cameras. This approach supported a novel estimate of the cumulative effects of human use at all nearby trails on animal space use. We used our models to estimate the zone of influence of human use on bears and wolves, determining the distance at which human use on nearby trails no longer exhibited a measurable change in detection rates for each of grizzly bears and wolves. The negative effects of human use on wildlife declined steeply with distance such that 50% of the decrease in detection rates immediately adjacent to trails would be expected to occur at 267 m for grizzly bears and 576 m for wolves. Weak effects, 5% as strong as the effect adjacent to trails, extended up to 1.8 and 6.1 km for grizzly bears and wolves, revealing the importance of cumulative measures of human use. Synthesis and applications. Our work shows how human activity over entire landscapes can alter wildlife detection rates. Our results identify target buffer distances for protected areas near trails, and the modelling framework could be used by land managers to predict how altering trail networks and modifying human activity could affect wary wildlife species and advance coexistence.","container-title":"Journal of Applied Ecology","DOI":"10.1111/1365-2664.14837","ISSN":"1365-2664","issue":"n/a","language":"en","license":"Journal of Applied Ecology© 2024 The Author(s). Journal of Applied Ecology published by John Wiley &amp; Sons Ltd on behalf of British Ecological Society.","note":"_eprint: https://onlinelibrary.wiley.com/doi/pdf/10.1111/1365-2664.14837","source":"Wiley Online Library","title":"Integrating human trail use in montane landscapes reveals larger zones of human influence for wary carnivores","URL":"https://onlinelibrary.wiley.com/doi/abs/10.1111/1365-2664.14837","volume":"n/a","author":[{"family":"Thompson","given":"Peter R."},{"family":"Paczkowski","given":"John"},{"family":"Whittington","given":"Jesse"},{"family":"St. Clair","given":"Colleen Cassady"}],"accessed":{"date-parts":[["2025",1,17]]},"issued":{"date-parts":[["2024"]]}}}],"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Whittington et al. 2022, Thompson et al. 202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r shift activity to less disturbed times of day </w:t>
      </w:r>
      <w:r w:rsidR="0013112C">
        <w:rPr>
          <w:rFonts w:ascii="Times New Roman" w:eastAsia="Times New Roman" w:hAnsi="Times New Roman" w:cs="Times New Roman"/>
          <w:kern w:val="0"/>
          <w14:ligatures w14:val="none"/>
        </w:rPr>
        <w:fldChar w:fldCharType="begin"/>
      </w:r>
      <w:r w:rsidR="00B66399">
        <w:rPr>
          <w:rFonts w:ascii="Times New Roman" w:eastAsia="Times New Roman" w:hAnsi="Times New Roman" w:cs="Times New Roman"/>
          <w:kern w:val="0"/>
          <w14:ligatures w14:val="none"/>
        </w:rPr>
        <w:instrText xml:space="preserve"> ADDIN ZOTERO_ITEM CSL_CITATION {"citationID":"ighfexmA","properties":{"formattedCitation":"(Gaynor et al. 2018, Lamb et al. 2020)","plainCitation":"(Gaynor et al. 2018, Lamb et al. 2020)","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B66399">
        <w:rPr>
          <w:rFonts w:ascii="Times New Roman" w:eastAsia="Times New Roman" w:hAnsi="Times New Roman" w:cs="Times New Roman"/>
          <w:noProof/>
          <w:kern w:val="0"/>
          <w14:ligatures w14:val="none"/>
        </w:rPr>
        <w:t>(Gaynor et al. 2018, Lamb et al. 202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Accurately capturing such responses requires models and datasets that are sensitive to variation in both space and time.</w:t>
      </w:r>
    </w:p>
    <w:p w14:paraId="29663C11" w14:textId="7AC033D3" w:rsidR="007352D1" w:rsidRPr="006A3F34" w:rsidRDefault="00F73F7E" w:rsidP="006A3F34">
      <w:pPr>
        <w:spacing w:before="100" w:beforeAutospacing="1" w:after="100" w:afterAutospacing="1" w:line="480" w:lineRule="auto"/>
        <w:ind w:firstLine="720"/>
        <w:rPr>
          <w:rFonts w:ascii="Times New Roman" w:hAnsi="Times New Roman" w:cs="Times New Roman"/>
        </w:rPr>
      </w:pPr>
      <w:r w:rsidRPr="00993F27">
        <w:rPr>
          <w:rFonts w:ascii="Times New Roman" w:eastAsia="Times New Roman" w:hAnsi="Times New Roman" w:cs="Times New Roman"/>
          <w:kern w:val="0"/>
          <w14:ligatures w14:val="none"/>
        </w:rPr>
        <w:t xml:space="preserve">In this study, we examine how a community of large mammals responds to outdoor recreation in the southern Canadian Rockies near Fernie, British Columbia. </w:t>
      </w:r>
      <w:r w:rsidR="00030C92" w:rsidRPr="00993F27">
        <w:rPr>
          <w:rFonts w:ascii="Times New Roman" w:hAnsi="Times New Roman" w:cs="Times New Roman"/>
        </w:rPr>
        <w:t xml:space="preserve">We addressed </w:t>
      </w:r>
      <w:r w:rsidR="00AA3504">
        <w:rPr>
          <w:rFonts w:ascii="Times New Roman" w:hAnsi="Times New Roman" w:cs="Times New Roman"/>
        </w:rPr>
        <w:t>four</w:t>
      </w:r>
      <w:r w:rsidR="00030C92" w:rsidRPr="00993F27">
        <w:rPr>
          <w:rFonts w:ascii="Times New Roman" w:hAnsi="Times New Roman" w:cs="Times New Roman"/>
        </w:rPr>
        <w:t xml:space="preserve"> </w:t>
      </w:r>
      <w:r w:rsidR="00030C92" w:rsidRPr="00993F27">
        <w:rPr>
          <w:rFonts w:ascii="Times New Roman" w:hAnsi="Times New Roman" w:cs="Times New Roman"/>
        </w:rPr>
        <w:lastRenderedPageBreak/>
        <w:t xml:space="preserve">core questions: (1) </w:t>
      </w:r>
      <w:r w:rsidR="00030C92" w:rsidRPr="00993F27">
        <w:rPr>
          <w:rStyle w:val="s1"/>
          <w:rFonts w:ascii="Times New Roman" w:eastAsiaTheme="majorEastAsia" w:hAnsi="Times New Roman" w:cs="Times New Roman"/>
        </w:rPr>
        <w:t>Intensity of use</w:t>
      </w:r>
      <w:r w:rsidR="00030C92" w:rsidRPr="00993F27">
        <w:rPr>
          <w:rFonts w:ascii="Times New Roman" w:hAnsi="Times New Roman" w:cs="Times New Roman"/>
        </w:rPr>
        <w:t xml:space="preserve">: </w:t>
      </w:r>
      <w:r w:rsidR="00EC598D" w:rsidRPr="00993F27">
        <w:rPr>
          <w:rFonts w:ascii="Times New Roman" w:hAnsi="Times New Roman" w:cs="Times New Roman"/>
        </w:rPr>
        <w:t>How do wildlife detections vary in areas of intense recreational use relative</w:t>
      </w:r>
      <w:r w:rsidR="005C7905" w:rsidRPr="00993F27">
        <w:rPr>
          <w:rFonts w:ascii="Times New Roman" w:hAnsi="Times New Roman" w:cs="Times New Roman"/>
        </w:rPr>
        <w:t xml:space="preserve"> to</w:t>
      </w:r>
      <w:r w:rsidR="00EC598D" w:rsidRPr="00993F27">
        <w:rPr>
          <w:rFonts w:ascii="Times New Roman" w:hAnsi="Times New Roman" w:cs="Times New Roman"/>
        </w:rPr>
        <w:t xml:space="preserve"> the surrounding landscape</w:t>
      </w:r>
      <w:r w:rsidR="00A0132D" w:rsidRPr="00993F27">
        <w:rPr>
          <w:rFonts w:ascii="Times New Roman" w:hAnsi="Times New Roman" w:cs="Times New Roman"/>
        </w:rPr>
        <w:t xml:space="preserve"> and </w:t>
      </w:r>
      <w:r w:rsidR="005C7905" w:rsidRPr="00993F27">
        <w:rPr>
          <w:rFonts w:ascii="Times New Roman" w:hAnsi="Times New Roman" w:cs="Times New Roman"/>
        </w:rPr>
        <w:t>how do</w:t>
      </w:r>
      <w:r w:rsidR="00A0132D" w:rsidRPr="00993F27">
        <w:rPr>
          <w:rFonts w:ascii="Times New Roman" w:hAnsi="Times New Roman" w:cs="Times New Roman"/>
        </w:rPr>
        <w:t xml:space="preserve"> different levels of recreational use</w:t>
      </w:r>
      <w:r w:rsidR="005C7905" w:rsidRPr="00993F27">
        <w:rPr>
          <w:rFonts w:ascii="Times New Roman" w:hAnsi="Times New Roman" w:cs="Times New Roman"/>
        </w:rPr>
        <w:t xml:space="preserve"> on trails influence detections</w:t>
      </w:r>
      <w:r w:rsidR="00EC598D" w:rsidRPr="00993F27">
        <w:rPr>
          <w:rFonts w:ascii="Times New Roman" w:hAnsi="Times New Roman" w:cs="Times New Roman"/>
        </w:rPr>
        <w:t xml:space="preserve">? </w:t>
      </w:r>
      <w:r w:rsidR="00030C92" w:rsidRPr="00993F27">
        <w:rPr>
          <w:rFonts w:ascii="Times New Roman" w:hAnsi="Times New Roman" w:cs="Times New Roman"/>
        </w:rPr>
        <w:t xml:space="preserve">(2) </w:t>
      </w:r>
      <w:r w:rsidR="00B66BF2">
        <w:rPr>
          <w:rStyle w:val="s1"/>
          <w:rFonts w:ascii="Times New Roman" w:eastAsiaTheme="majorEastAsia" w:hAnsi="Times New Roman" w:cs="Times New Roman"/>
        </w:rPr>
        <w:t>Diel patterns</w:t>
      </w:r>
      <w:r w:rsidR="00030C92" w:rsidRPr="00993F27">
        <w:rPr>
          <w:rFonts w:ascii="Times New Roman" w:hAnsi="Times New Roman" w:cs="Times New Roman"/>
        </w:rPr>
        <w:t xml:space="preserve">: </w:t>
      </w:r>
      <w:r w:rsidR="00EC598D" w:rsidRPr="00993F27">
        <w:rPr>
          <w:rFonts w:ascii="Times New Roman" w:hAnsi="Times New Roman" w:cs="Times New Roman"/>
        </w:rPr>
        <w:t>For animals present in the trail network, do they</w:t>
      </w:r>
      <w:r w:rsidR="00030C92" w:rsidRPr="00993F27">
        <w:rPr>
          <w:rFonts w:ascii="Times New Roman" w:hAnsi="Times New Roman" w:cs="Times New Roman"/>
        </w:rPr>
        <w:t xml:space="preserve"> </w:t>
      </w:r>
      <w:r w:rsidR="00030C92" w:rsidRPr="006A3F34">
        <w:rPr>
          <w:rFonts w:ascii="Times New Roman" w:hAnsi="Times New Roman" w:cs="Times New Roman"/>
        </w:rPr>
        <w:t>adjust</w:t>
      </w:r>
      <w:r w:rsidR="00030C92" w:rsidRPr="00993F27">
        <w:rPr>
          <w:rFonts w:ascii="Times New Roman" w:hAnsi="Times New Roman" w:cs="Times New Roman"/>
        </w:rPr>
        <w:t xml:space="preserve"> the timing of their trail use to minimize overlap with recreational users</w:t>
      </w:r>
      <w:r w:rsidR="005C7905" w:rsidRPr="00993F27">
        <w:rPr>
          <w:rFonts w:ascii="Times New Roman" w:hAnsi="Times New Roman" w:cs="Times New Roman"/>
        </w:rPr>
        <w:t xml:space="preserve"> and how does this compare to behaviour observed across the landscape</w:t>
      </w:r>
      <w:r w:rsidR="00030C92" w:rsidRPr="00993F27">
        <w:rPr>
          <w:rFonts w:ascii="Times New Roman" w:hAnsi="Times New Roman" w:cs="Times New Roman"/>
        </w:rPr>
        <w:t>? (</w:t>
      </w:r>
      <w:r w:rsidR="00A0132D" w:rsidRPr="00993F27">
        <w:rPr>
          <w:rFonts w:ascii="Times New Roman" w:hAnsi="Times New Roman" w:cs="Times New Roman"/>
        </w:rPr>
        <w:t>3</w:t>
      </w:r>
      <w:r w:rsidR="00030C92" w:rsidRPr="00993F27">
        <w:rPr>
          <w:rFonts w:ascii="Times New Roman" w:hAnsi="Times New Roman" w:cs="Times New Roman"/>
        </w:rPr>
        <w:t xml:space="preserve">) </w:t>
      </w:r>
      <w:r w:rsidR="00030C92" w:rsidRPr="00993F27">
        <w:rPr>
          <w:rStyle w:val="s1"/>
          <w:rFonts w:ascii="Times New Roman" w:eastAsiaTheme="majorEastAsia" w:hAnsi="Times New Roman" w:cs="Times New Roman"/>
        </w:rPr>
        <w:t>Grizzly bear movement</w:t>
      </w:r>
      <w:r w:rsidR="00030C92" w:rsidRPr="00993F27">
        <w:rPr>
          <w:rFonts w:ascii="Times New Roman" w:hAnsi="Times New Roman" w:cs="Times New Roman"/>
        </w:rPr>
        <w:t>: How do GPS</w:t>
      </w:r>
      <w:r w:rsidR="00030C92" w:rsidRPr="00993F27">
        <w:rPr>
          <w:rFonts w:ascii="Times New Roman" w:hAnsi="Times New Roman" w:cs="Times New Roman"/>
        </w:rPr>
        <w:noBreakHyphen/>
        <w:t xml:space="preserve">collared grizzly bears modify their movement and habitat selection in relation to trail proximity and recreation intensity? </w:t>
      </w:r>
      <w:r w:rsidR="00AA3504">
        <w:rPr>
          <w:rFonts w:ascii="Times New Roman" w:hAnsi="Times New Roman" w:cs="Times New Roman"/>
        </w:rPr>
        <w:t xml:space="preserve">(4) Near encounters: </w:t>
      </w:r>
      <w:r w:rsidR="00B66399">
        <w:rPr>
          <w:rFonts w:ascii="Times New Roman" w:hAnsi="Times New Roman" w:cs="Times New Roman"/>
        </w:rPr>
        <w:t>how common are close encounters in space and time between</w:t>
      </w:r>
      <w:r w:rsidR="00AA3504">
        <w:rPr>
          <w:rFonts w:ascii="Times New Roman" w:hAnsi="Times New Roman" w:cs="Times New Roman"/>
        </w:rPr>
        <w:t xml:space="preserve"> human</w:t>
      </w:r>
      <w:r w:rsidR="00B66399">
        <w:rPr>
          <w:rFonts w:ascii="Times New Roman" w:hAnsi="Times New Roman" w:cs="Times New Roman"/>
        </w:rPr>
        <w:t>s and</w:t>
      </w:r>
      <w:r w:rsidR="00AA3504">
        <w:rPr>
          <w:rFonts w:ascii="Times New Roman" w:hAnsi="Times New Roman" w:cs="Times New Roman"/>
        </w:rPr>
        <w:t xml:space="preserve"> </w:t>
      </w:r>
      <w:r w:rsidR="00257CE5">
        <w:rPr>
          <w:rFonts w:ascii="Times New Roman" w:hAnsi="Times New Roman" w:cs="Times New Roman"/>
        </w:rPr>
        <w:t xml:space="preserve">potentially </w:t>
      </w:r>
      <w:r w:rsidR="00AA3504">
        <w:rPr>
          <w:rFonts w:ascii="Times New Roman" w:hAnsi="Times New Roman" w:cs="Times New Roman"/>
        </w:rPr>
        <w:t xml:space="preserve">dangerous animals such as bear or moose on </w:t>
      </w:r>
      <w:r w:rsidR="00B66399">
        <w:rPr>
          <w:rFonts w:ascii="Times New Roman" w:hAnsi="Times New Roman" w:cs="Times New Roman"/>
        </w:rPr>
        <w:t>recreation</w:t>
      </w:r>
      <w:r w:rsidR="00AA3504">
        <w:rPr>
          <w:rFonts w:ascii="Times New Roman" w:hAnsi="Times New Roman" w:cs="Times New Roman"/>
        </w:rPr>
        <w:t xml:space="preserve"> trails</w:t>
      </w:r>
      <w:r w:rsidR="00B66399">
        <w:rPr>
          <w:rFonts w:ascii="Times New Roman" w:hAnsi="Times New Roman" w:cs="Times New Roman"/>
        </w:rPr>
        <w:t>?</w:t>
      </w:r>
      <w:r w:rsidR="00AA3504">
        <w:rPr>
          <w:rFonts w:ascii="Times New Roman" w:hAnsi="Times New Roman" w:cs="Times New Roman"/>
        </w:rPr>
        <w:t xml:space="preserve"> </w:t>
      </w:r>
      <w:r w:rsidR="006A3F34">
        <w:rPr>
          <w:rFonts w:ascii="Times New Roman" w:hAnsi="Times New Roman" w:cs="Times New Roman"/>
        </w:rPr>
        <w:t>We</w:t>
      </w:r>
      <w:r w:rsidR="000314F3" w:rsidRPr="00993F27">
        <w:rPr>
          <w:rFonts w:ascii="Times New Roman" w:hAnsi="Times New Roman" w:cs="Times New Roman"/>
        </w:rPr>
        <w:t xml:space="preserve"> hypothesized that if recreation was having strong and consistent negative effects </w:t>
      </w:r>
      <w:r w:rsidR="00A0132D" w:rsidRPr="00993F27">
        <w:rPr>
          <w:rFonts w:ascii="Times New Roman" w:hAnsi="Times New Roman" w:cs="Times New Roman"/>
        </w:rPr>
        <w:t xml:space="preserve">that </w:t>
      </w:r>
      <w:r w:rsidR="000314F3" w:rsidRPr="00993F27">
        <w:rPr>
          <w:rFonts w:ascii="Times New Roman" w:hAnsi="Times New Roman" w:cs="Times New Roman"/>
        </w:rPr>
        <w:t xml:space="preserve">wildlife would be detected at lower rates </w:t>
      </w:r>
      <w:r w:rsidR="00A0132D" w:rsidRPr="00993F27">
        <w:rPr>
          <w:rFonts w:ascii="Times New Roman" w:hAnsi="Times New Roman" w:cs="Times New Roman"/>
        </w:rPr>
        <w:t>i</w:t>
      </w:r>
      <w:r w:rsidR="00EC598D" w:rsidRPr="00993F27">
        <w:rPr>
          <w:rFonts w:ascii="Times New Roman" w:hAnsi="Times New Roman" w:cs="Times New Roman"/>
        </w:rPr>
        <w:t xml:space="preserve">n areas near trails due to animals avoiding the areas with high human disturbance. </w:t>
      </w:r>
      <w:r w:rsidR="00A0132D" w:rsidRPr="00993F27">
        <w:rPr>
          <w:rFonts w:ascii="Times New Roman" w:hAnsi="Times New Roman" w:cs="Times New Roman"/>
        </w:rPr>
        <w:t xml:space="preserve">Within the trail network </w:t>
      </w:r>
      <w:r w:rsidR="005B5D0C">
        <w:rPr>
          <w:rFonts w:ascii="Times New Roman" w:hAnsi="Times New Roman" w:cs="Times New Roman"/>
        </w:rPr>
        <w:t>w</w:t>
      </w:r>
      <w:r w:rsidR="006A3F34">
        <w:rPr>
          <w:rFonts w:ascii="Times New Roman" w:hAnsi="Times New Roman" w:cs="Times New Roman"/>
        </w:rPr>
        <w:t>e</w:t>
      </w:r>
      <w:r w:rsidR="00A0132D" w:rsidRPr="00993F27">
        <w:rPr>
          <w:rFonts w:ascii="Times New Roman" w:hAnsi="Times New Roman" w:cs="Times New Roman"/>
        </w:rPr>
        <w:t xml:space="preserve"> hypothesized that wildlife would </w:t>
      </w:r>
      <w:r w:rsidR="00B66399">
        <w:rPr>
          <w:rFonts w:ascii="Times New Roman" w:hAnsi="Times New Roman" w:cs="Times New Roman"/>
        </w:rPr>
        <w:t>avoid trails used by</w:t>
      </w:r>
      <w:r w:rsidR="00A0132D" w:rsidRPr="00993F27">
        <w:rPr>
          <w:rFonts w:ascii="Times New Roman" w:hAnsi="Times New Roman" w:cs="Times New Roman"/>
        </w:rPr>
        <w:t xml:space="preserve"> recreation</w:t>
      </w:r>
      <w:r w:rsidR="00B66399">
        <w:rPr>
          <w:rFonts w:ascii="Times New Roman" w:hAnsi="Times New Roman" w:cs="Times New Roman"/>
        </w:rPr>
        <w:t>ist compared to</w:t>
      </w:r>
      <w:r w:rsidR="00A0132D" w:rsidRPr="00993F27">
        <w:rPr>
          <w:rFonts w:ascii="Times New Roman" w:hAnsi="Times New Roman" w:cs="Times New Roman"/>
        </w:rPr>
        <w:t xml:space="preserve"> nearby wildlife trails</w:t>
      </w:r>
      <w:r w:rsidR="00B66399">
        <w:rPr>
          <w:rFonts w:ascii="Times New Roman" w:hAnsi="Times New Roman" w:cs="Times New Roman"/>
        </w:rPr>
        <w:t xml:space="preserve"> with low human use</w:t>
      </w:r>
      <w:r w:rsidR="00A0132D" w:rsidRPr="00993F27">
        <w:rPr>
          <w:rFonts w:ascii="Times New Roman" w:hAnsi="Times New Roman" w:cs="Times New Roman"/>
        </w:rPr>
        <w:t xml:space="preserve">, and </w:t>
      </w:r>
      <w:r w:rsidR="005006C3">
        <w:rPr>
          <w:rFonts w:ascii="Times New Roman" w:hAnsi="Times New Roman" w:cs="Times New Roman"/>
        </w:rPr>
        <w:t>that when using recreation trails, they would</w:t>
      </w:r>
      <w:r w:rsidR="00A0132D" w:rsidRPr="00993F27">
        <w:rPr>
          <w:rFonts w:ascii="Times New Roman" w:hAnsi="Times New Roman" w:cs="Times New Roman"/>
        </w:rPr>
        <w:t xml:space="preserve"> </w:t>
      </w:r>
      <w:r w:rsidR="005C7905" w:rsidRPr="00993F27">
        <w:rPr>
          <w:rFonts w:ascii="Times New Roman" w:hAnsi="Times New Roman" w:cs="Times New Roman"/>
        </w:rPr>
        <w:t xml:space="preserve">prefer to use </w:t>
      </w:r>
      <w:r w:rsidR="005630FD" w:rsidRPr="00993F27">
        <w:rPr>
          <w:rFonts w:ascii="Times New Roman" w:hAnsi="Times New Roman" w:cs="Times New Roman"/>
        </w:rPr>
        <w:t>recreation trails</w:t>
      </w:r>
      <w:r w:rsidR="005C7905" w:rsidRPr="00993F27">
        <w:rPr>
          <w:rFonts w:ascii="Times New Roman" w:hAnsi="Times New Roman" w:cs="Times New Roman"/>
        </w:rPr>
        <w:t xml:space="preserve"> with lower recreational use</w:t>
      </w:r>
      <w:r w:rsidR="00A0132D" w:rsidRPr="00993F27">
        <w:rPr>
          <w:rFonts w:ascii="Times New Roman" w:hAnsi="Times New Roman" w:cs="Times New Roman"/>
        </w:rPr>
        <w:t>.</w:t>
      </w:r>
      <w:r w:rsidR="006A3F34">
        <w:rPr>
          <w:rFonts w:ascii="Times New Roman" w:hAnsi="Times New Roman" w:cs="Times New Roman"/>
        </w:rPr>
        <w:t xml:space="preserve"> We</w:t>
      </w:r>
      <w:r w:rsidR="00EC598D" w:rsidRPr="00993F27">
        <w:rPr>
          <w:rFonts w:ascii="Times New Roman" w:hAnsi="Times New Roman" w:cs="Times New Roman"/>
        </w:rPr>
        <w:t xml:space="preserve"> hypothesized that wildlife would temporally avoid the peak times of day people are active on the </w:t>
      </w:r>
      <w:r w:rsidR="00257CE5" w:rsidRPr="00993F27">
        <w:rPr>
          <w:rFonts w:ascii="Times New Roman" w:hAnsi="Times New Roman" w:cs="Times New Roman"/>
        </w:rPr>
        <w:t xml:space="preserve">trails </w:t>
      </w:r>
      <w:r w:rsidR="00215E8B">
        <w:rPr>
          <w:rFonts w:ascii="Times New Roman" w:hAnsi="Times New Roman" w:cs="Times New Roman"/>
        </w:rPr>
        <w:t xml:space="preserve">and during these </w:t>
      </w:r>
      <w:r w:rsidR="00B66399">
        <w:rPr>
          <w:rFonts w:ascii="Times New Roman" w:hAnsi="Times New Roman" w:cs="Times New Roman"/>
        </w:rPr>
        <w:t xml:space="preserve">times and would avoid those times less </w:t>
      </w:r>
      <w:r w:rsidR="00EC598D" w:rsidRPr="00993F27">
        <w:rPr>
          <w:rFonts w:ascii="Times New Roman" w:hAnsi="Times New Roman" w:cs="Times New Roman"/>
        </w:rPr>
        <w:t xml:space="preserve">in areas with fewer people. </w:t>
      </w:r>
      <w:r w:rsidR="006A3F34">
        <w:rPr>
          <w:rFonts w:ascii="Times New Roman" w:hAnsi="Times New Roman" w:cs="Times New Roman"/>
        </w:rPr>
        <w:t>We</w:t>
      </w:r>
      <w:r w:rsidR="00EC598D" w:rsidRPr="00993F27">
        <w:rPr>
          <w:rFonts w:ascii="Times New Roman" w:hAnsi="Times New Roman" w:cs="Times New Roman"/>
        </w:rPr>
        <w:t xml:space="preserve"> hypothesized that </w:t>
      </w:r>
      <w:r w:rsidR="00B66399">
        <w:rPr>
          <w:rFonts w:ascii="Times New Roman" w:hAnsi="Times New Roman" w:cs="Times New Roman"/>
        </w:rPr>
        <w:t xml:space="preserve">collared </w:t>
      </w:r>
      <w:r w:rsidR="00EC598D" w:rsidRPr="00993F27">
        <w:rPr>
          <w:rFonts w:ascii="Times New Roman" w:hAnsi="Times New Roman" w:cs="Times New Roman"/>
        </w:rPr>
        <w:t xml:space="preserve">grizzly bears would strongly avoid the trail network, and this avoidance would be similar in magnitude to other high impact disturbances such as towns and the highway. </w:t>
      </w:r>
      <w:r w:rsidR="00AA3504">
        <w:rPr>
          <w:rFonts w:ascii="Times New Roman" w:hAnsi="Times New Roman" w:cs="Times New Roman"/>
        </w:rPr>
        <w:t xml:space="preserve">Finally, we hypothesized that the overall avoidance of the recreationist would mean there were few </w:t>
      </w:r>
      <w:r w:rsidR="00257CE5">
        <w:rPr>
          <w:rFonts w:ascii="Times New Roman" w:hAnsi="Times New Roman" w:cs="Times New Roman"/>
        </w:rPr>
        <w:t xml:space="preserve">near </w:t>
      </w:r>
      <w:r w:rsidR="00AA3504">
        <w:rPr>
          <w:rFonts w:ascii="Times New Roman" w:hAnsi="Times New Roman" w:cs="Times New Roman"/>
        </w:rPr>
        <w:t xml:space="preserve">encounters </w:t>
      </w:r>
      <w:r w:rsidR="00257CE5">
        <w:rPr>
          <w:rFonts w:ascii="Times New Roman" w:hAnsi="Times New Roman" w:cs="Times New Roman"/>
        </w:rPr>
        <w:t>between recreationists and potentially dangerous wildlife.</w:t>
      </w:r>
      <w:r w:rsidR="00257CE5" w:rsidRPr="00993F27">
        <w:rPr>
          <w:rFonts w:ascii="Times New Roman" w:hAnsi="Times New Roman" w:cs="Times New Roman"/>
        </w:rPr>
        <w:t xml:space="preserve"> To</w:t>
      </w:r>
      <w:r w:rsidR="00030C92" w:rsidRPr="00993F27">
        <w:rPr>
          <w:rFonts w:ascii="Times New Roman" w:hAnsi="Times New Roman" w:cs="Times New Roman"/>
        </w:rPr>
        <w:t xml:space="preserve"> answer these questions, we combined multi</w:t>
      </w:r>
      <w:r w:rsidR="00030C92" w:rsidRPr="00993F27">
        <w:rPr>
          <w:rFonts w:ascii="Times New Roman" w:hAnsi="Times New Roman" w:cs="Times New Roman"/>
        </w:rPr>
        <w:noBreakHyphen/>
        <w:t>year camera</w:t>
      </w:r>
      <w:r w:rsidR="00030C92" w:rsidRPr="00993F27">
        <w:rPr>
          <w:rFonts w:ascii="Times New Roman" w:hAnsi="Times New Roman" w:cs="Times New Roman"/>
        </w:rPr>
        <w:noBreakHyphen/>
        <w:t>trap monitoring integrated step selection analysis of grizzly bear telemetry. This multi</w:t>
      </w:r>
      <w:r w:rsidR="00030C92" w:rsidRPr="00993F27">
        <w:rPr>
          <w:rFonts w:ascii="Times New Roman" w:hAnsi="Times New Roman" w:cs="Times New Roman"/>
        </w:rPr>
        <w:noBreakHyphen/>
        <w:t xml:space="preserve">stream approach </w:t>
      </w:r>
      <w:r w:rsidR="00B31BDF" w:rsidRPr="00993F27">
        <w:rPr>
          <w:rFonts w:ascii="Times New Roman" w:hAnsi="Times New Roman" w:cs="Times New Roman"/>
        </w:rPr>
        <w:t>allowed us to assess</w:t>
      </w:r>
      <w:r w:rsidR="00030C92" w:rsidRPr="00993F27">
        <w:rPr>
          <w:rFonts w:ascii="Times New Roman" w:hAnsi="Times New Roman" w:cs="Times New Roman"/>
        </w:rPr>
        <w:t xml:space="preserve"> patterns of avoidance, co</w:t>
      </w:r>
      <w:r w:rsidR="00030C92" w:rsidRPr="00993F27">
        <w:rPr>
          <w:rFonts w:ascii="Times New Roman" w:hAnsi="Times New Roman" w:cs="Times New Roman"/>
        </w:rPr>
        <w:noBreakHyphen/>
        <w:t>use, and scale</w:t>
      </w:r>
      <w:r w:rsidR="00030C92" w:rsidRPr="00993F27">
        <w:rPr>
          <w:rFonts w:ascii="Times New Roman" w:hAnsi="Times New Roman" w:cs="Times New Roman"/>
        </w:rPr>
        <w:noBreakHyphen/>
        <w:t>dependent sensitivity</w:t>
      </w:r>
      <w:r w:rsidR="00B31BDF" w:rsidRPr="00993F27">
        <w:rPr>
          <w:rFonts w:ascii="Times New Roman" w:hAnsi="Times New Roman" w:cs="Times New Roman"/>
        </w:rPr>
        <w:t xml:space="preserve"> to recreation activity.</w:t>
      </w:r>
    </w:p>
    <w:p w14:paraId="7F7D8BCB" w14:textId="77777777" w:rsidR="007352D1" w:rsidRPr="00993F27" w:rsidRDefault="007352D1" w:rsidP="00993F27">
      <w:pPr>
        <w:pStyle w:val="p1"/>
        <w:spacing w:line="480" w:lineRule="auto"/>
      </w:pPr>
    </w:p>
    <w:p w14:paraId="4937C506" w14:textId="3D80C6F3" w:rsidR="001E5557" w:rsidRPr="00993F27" w:rsidRDefault="001E5557" w:rsidP="00993F27">
      <w:pPr>
        <w:pStyle w:val="p1"/>
        <w:spacing w:line="480" w:lineRule="auto"/>
        <w:rPr>
          <w:b/>
          <w:bCs/>
        </w:rPr>
      </w:pPr>
      <w:r w:rsidRPr="00993F27">
        <w:rPr>
          <w:b/>
          <w:bCs/>
        </w:rPr>
        <w:lastRenderedPageBreak/>
        <w:t>Methods</w:t>
      </w:r>
    </w:p>
    <w:p w14:paraId="5A623AB2" w14:textId="77777777" w:rsidR="00CB25E4" w:rsidRPr="00993F27" w:rsidRDefault="00CB25E4" w:rsidP="00993F27">
      <w:pPr>
        <w:spacing w:before="100" w:beforeAutospacing="1" w:after="100" w:afterAutospacing="1" w:line="480" w:lineRule="auto"/>
        <w:outlineLvl w:val="2"/>
        <w:rPr>
          <w:rFonts w:ascii="Times New Roman" w:eastAsia="Times New Roman" w:hAnsi="Times New Roman" w:cs="Times New Roman"/>
          <w:i/>
          <w:iCs/>
          <w:kern w:val="0"/>
          <w14:ligatures w14:val="none"/>
        </w:rPr>
      </w:pPr>
      <w:r w:rsidRPr="00993F27">
        <w:rPr>
          <w:rFonts w:ascii="Times New Roman" w:eastAsia="Times New Roman" w:hAnsi="Times New Roman" w:cs="Times New Roman"/>
          <w:i/>
          <w:iCs/>
          <w:kern w:val="0"/>
          <w14:ligatures w14:val="none"/>
        </w:rPr>
        <w:t>Study Area</w:t>
      </w:r>
    </w:p>
    <w:p w14:paraId="37B1171B" w14:textId="71A377B8" w:rsidR="00824BE2" w:rsidRPr="00993F27" w:rsidRDefault="00CB25E4" w:rsidP="00993F27">
      <w:pPr>
        <w:pStyle w:val="p1"/>
        <w:spacing w:line="480" w:lineRule="auto"/>
      </w:pPr>
      <w:r w:rsidRPr="00993F27">
        <w:t>We conducted our study in the forested mountain landscape surrounding Fernie, British Columbia (49.5°N, 115.1°W), a city of 6,320 residents as of the 2021 Census . Situated in the Elk Valley of southeastern British Columbia, Fernie lies along the Elk River and is encircled by the Rocky Mountains, including the Lizard Range and Three Sisters peaks</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The region encompasses a broad elevation gradient (900–2,400 m) and features diverse forest types, including montane and subalpine coniferous stands dominated by Douglas-fir (</w:t>
      </w:r>
      <w:r w:rsidRPr="00993F27">
        <w:rPr>
          <w:i/>
          <w:iCs/>
        </w:rPr>
        <w:t>Pseudotsuga menziesii</w:t>
      </w:r>
      <w:r w:rsidRPr="00993F27">
        <w:t>), lodgepole pine (</w:t>
      </w:r>
      <w:r w:rsidRPr="00993F27">
        <w:rPr>
          <w:i/>
          <w:iCs/>
        </w:rPr>
        <w:t>Pinus contorta</w:t>
      </w:r>
      <w:r w:rsidRPr="00993F27">
        <w:t>), Engelmann spruce (</w:t>
      </w:r>
      <w:r w:rsidRPr="00993F27">
        <w:rPr>
          <w:i/>
          <w:iCs/>
        </w:rPr>
        <w:t>Picea engelmannii</w:t>
      </w:r>
      <w:r w:rsidRPr="00993F27">
        <w:t>), and subalpine fir (</w:t>
      </w:r>
      <w:r w:rsidRPr="00993F27">
        <w:rPr>
          <w:i/>
          <w:iCs/>
        </w:rPr>
        <w:t>Abies lasiocarpa</w:t>
      </w:r>
      <w:r w:rsidRPr="00993F27">
        <w:t>). Riparian zones along the Elk River and its tributaries support black cottonwood (</w:t>
      </w:r>
      <w:r w:rsidRPr="00993F27">
        <w:rPr>
          <w:i/>
          <w:iCs/>
        </w:rPr>
        <w:t>Populus trichocarpa</w:t>
      </w:r>
      <w:r w:rsidRPr="00993F27">
        <w:t>) communities</w:t>
      </w:r>
      <w:r w:rsidR="0021653C">
        <w:t>.</w:t>
      </w:r>
    </w:p>
    <w:p w14:paraId="638787B1" w14:textId="15AA0C93" w:rsidR="00CB25E4" w:rsidRPr="00993F27" w:rsidRDefault="00CB25E4" w:rsidP="00993F27">
      <w:pPr>
        <w:pStyle w:val="p1"/>
        <w:spacing w:line="480" w:lineRule="auto"/>
        <w:ind w:firstLine="720"/>
      </w:pPr>
      <w:r w:rsidRPr="00993F27">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993F27">
        <w:rPr>
          <w:i/>
          <w:iCs/>
        </w:rPr>
        <w:t>Ursus arctos</w:t>
      </w:r>
      <w:r w:rsidRPr="00993F27">
        <w:t>), black bears (</w:t>
      </w:r>
      <w:r w:rsidRPr="00993F27">
        <w:rPr>
          <w:i/>
          <w:iCs/>
        </w:rPr>
        <w:t>U. americanus</w:t>
      </w:r>
      <w:r w:rsidRPr="00993F27">
        <w:t>), cougars (</w:t>
      </w:r>
      <w:r w:rsidRPr="00993F27">
        <w:rPr>
          <w:i/>
          <w:iCs/>
        </w:rPr>
        <w:t>Puma concolor</w:t>
      </w:r>
      <w:r w:rsidRPr="00993F27">
        <w:t>), wolves (</w:t>
      </w:r>
      <w:r w:rsidRPr="00993F27">
        <w:rPr>
          <w:i/>
          <w:iCs/>
        </w:rPr>
        <w:t>Canis lupus</w:t>
      </w:r>
      <w:r w:rsidRPr="00993F27">
        <w:t>), elk (</w:t>
      </w:r>
      <w:r w:rsidRPr="00993F27">
        <w:rPr>
          <w:i/>
          <w:iCs/>
        </w:rPr>
        <w:t>Cervus canadensis</w:t>
      </w:r>
      <w:r w:rsidRPr="00993F27">
        <w:t>), and mule and white-tailed deer (</w:t>
      </w:r>
      <w:r w:rsidRPr="00993F27">
        <w:rPr>
          <w:i/>
          <w:iCs/>
        </w:rPr>
        <w:t>Odocoileus spp.</w:t>
      </w:r>
      <w:r w:rsidRPr="00993F27">
        <w:t xml:space="preserve">). A dense, year-round network of recreational trails—used by hikers, bikers, backcountry skiers, and motorized users—overlays this habitat, primarily on provincial Crown land but also on private land accessible to the public. </w:t>
      </w:r>
    </w:p>
    <w:p w14:paraId="2618DCBF" w14:textId="77777777" w:rsidR="00365D66" w:rsidRPr="00993F27" w:rsidRDefault="00365D66" w:rsidP="00993F27">
      <w:pPr>
        <w:pStyle w:val="p1"/>
        <w:spacing w:line="480" w:lineRule="auto"/>
      </w:pPr>
    </w:p>
    <w:p w14:paraId="043EEB19" w14:textId="32E5781B" w:rsidR="00365D66" w:rsidRPr="00993F27" w:rsidRDefault="00365D66" w:rsidP="00993F27">
      <w:pPr>
        <w:pStyle w:val="p1"/>
        <w:spacing w:line="480" w:lineRule="auto"/>
        <w:rPr>
          <w:i/>
          <w:iCs/>
        </w:rPr>
      </w:pPr>
      <w:r w:rsidRPr="00993F27">
        <w:rPr>
          <w:i/>
          <w:iCs/>
        </w:rPr>
        <w:t>Camera Traps</w:t>
      </w:r>
    </w:p>
    <w:p w14:paraId="3A348051" w14:textId="5056CCFA" w:rsidR="00B31BDF" w:rsidRPr="00993F27" w:rsidRDefault="00365D66" w:rsidP="00993F27">
      <w:pPr>
        <w:pStyle w:val="p1"/>
        <w:spacing w:line="480" w:lineRule="auto"/>
      </w:pPr>
      <w:r w:rsidRPr="00993F27">
        <w:lastRenderedPageBreak/>
        <w:t xml:space="preserve">We deployed remote cameras (Reconyx Hyperfire 2) throughout the recreational </w:t>
      </w:r>
      <w:r w:rsidR="00E66371">
        <w:t xml:space="preserve">(Rec) </w:t>
      </w:r>
      <w:r w:rsidRPr="00993F27">
        <w:t>trail network on Mount Fernie and Mount Proctor</w:t>
      </w:r>
      <w:r w:rsidR="00E91E1E" w:rsidRPr="00993F27">
        <w:t xml:space="preserve"> </w:t>
      </w:r>
      <w:r w:rsidR="00635041">
        <w:t>(</w:t>
      </w:r>
      <w:r w:rsidR="003E5C96">
        <w:t xml:space="preserve">hereafter </w:t>
      </w:r>
      <w:r w:rsidR="00635041">
        <w:t>collectively called Mount Fernie</w:t>
      </w:r>
      <w:r w:rsidR="003E5C96">
        <w:t xml:space="preserve"> trail network</w:t>
      </w:r>
      <w:r w:rsidR="00635041">
        <w:t xml:space="preserve">) </w:t>
      </w:r>
      <w:r w:rsidR="00E91E1E" w:rsidRPr="00993F27">
        <w:t>(</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Cameras were set on a tree 1.5 meters above the ground and 6-10 meters from the trail. Any vegetation that would interfere with detection on the trail was removed each year</w:t>
      </w:r>
      <w:r w:rsidR="00697A79" w:rsidRPr="00993F27">
        <w:t xml:space="preserve"> in the spring or summer.</w:t>
      </w:r>
    </w:p>
    <w:p w14:paraId="11CBE2B7" w14:textId="7196ED3B" w:rsidR="00B31BDF" w:rsidRPr="00993F27" w:rsidRDefault="00365D66" w:rsidP="00993F27">
      <w:pPr>
        <w:pStyle w:val="p1"/>
        <w:spacing w:line="480" w:lineRule="auto"/>
        <w:ind w:firstLine="720"/>
      </w:pPr>
      <w:r w:rsidRPr="00993F27">
        <w:t>We monitored human and wildlife use on t</w:t>
      </w:r>
      <w:r w:rsidR="00932FE9" w:rsidRPr="00993F27">
        <w:t xml:space="preserve">wo </w:t>
      </w:r>
      <w:r w:rsidRPr="00993F27">
        <w:t xml:space="preserve">types of trails, 1) single </w:t>
      </w:r>
      <w:r w:rsidR="00932FE9" w:rsidRPr="00993F27">
        <w:t>and double track</w:t>
      </w:r>
      <w:r w:rsidRPr="00993F27">
        <w:t xml:space="preserve"> bike and hiking trails</w:t>
      </w:r>
      <w:r w:rsidR="00C50D70" w:rsidRPr="00993F27">
        <w:t xml:space="preserve"> (</w:t>
      </w:r>
      <w:r w:rsidR="00635041">
        <w:t xml:space="preserve">together called </w:t>
      </w:r>
      <w:r w:rsidR="00F93F01">
        <w:t>Recreation trails</w:t>
      </w:r>
      <w:r w:rsidR="00E66371">
        <w:t xml:space="preserve">, </w:t>
      </w:r>
      <w:r w:rsidR="00C50D70" w:rsidRPr="00993F27">
        <w:t xml:space="preserve">n=18) </w:t>
      </w:r>
      <w:r w:rsidR="00BB41C4" w:rsidRPr="00993F27">
        <w:t>,</w:t>
      </w:r>
      <w:r w:rsidR="00932FE9" w:rsidRPr="00993F27">
        <w:t xml:space="preserve"> </w:t>
      </w:r>
      <w:r w:rsidRPr="00993F27">
        <w:t xml:space="preserve">and </w:t>
      </w:r>
      <w:r w:rsidR="00932FE9" w:rsidRPr="00993F27">
        <w:t>2</w:t>
      </w:r>
      <w:r w:rsidRPr="00993F27">
        <w:t>) adjacent wildlife trails within 500 meters of trails</w:t>
      </w:r>
      <w:r w:rsidR="00C50D70" w:rsidRPr="00993F27">
        <w:t xml:space="preserve"> (n=10)</w:t>
      </w:r>
      <w:r w:rsidRPr="00993F27">
        <w:t>.</w:t>
      </w:r>
      <w:r w:rsidR="00FE394A" w:rsidRPr="00993F27">
        <w:t xml:space="preserve"> Cameras were </w:t>
      </w:r>
      <w:r w:rsidR="00932FE9" w:rsidRPr="00993F27">
        <w:t>programmed</w:t>
      </w:r>
      <w:r w:rsidR="00FE394A" w:rsidRPr="00993F27">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993F27">
        <w:t xml:space="preserve"> </w:t>
      </w:r>
      <w:r w:rsidR="00FE394A" w:rsidRPr="00993F27">
        <w:t xml:space="preserve">in its’ view. A timelapse photo was set to be taken at 12:00 pm daily to denote the period the camera was operating. </w:t>
      </w:r>
      <w:r w:rsidRPr="00993F27">
        <w:t xml:space="preserve">The cameras were checked 2-10 times a year and were present year-round from May 2021- November 2024. </w:t>
      </w:r>
    </w:p>
    <w:p w14:paraId="19FB847F" w14:textId="2BB3FC6A" w:rsidR="000E3921" w:rsidRPr="00993F27" w:rsidRDefault="00365D66" w:rsidP="00993F27">
      <w:pPr>
        <w:pStyle w:val="p1"/>
        <w:spacing w:line="480" w:lineRule="auto"/>
        <w:ind w:firstLine="720"/>
      </w:pPr>
      <w:r w:rsidRPr="00993F27">
        <w:t>We uploaded images to WildTrax</w:t>
      </w:r>
      <w:r w:rsidR="006A3F34">
        <w:t xml:space="preserve"> (</w:t>
      </w:r>
      <w:r w:rsidR="006A3F34" w:rsidRPr="006A3F34">
        <w:t>https://wildtrax.ca/</w:t>
      </w:r>
      <w:r w:rsidR="006A3F34">
        <w:t>)</w:t>
      </w:r>
      <w:r w:rsidRPr="00993F27">
        <w:t>, a cloud-based camera trap data management platform. The MegaDetector software</w:t>
      </w:r>
      <w:r w:rsidR="006A3F34">
        <w:t xml:space="preserve"> </w:t>
      </w:r>
      <w:r w:rsidR="006A3F34">
        <w:fldChar w:fldCharType="begin"/>
      </w:r>
      <w:r w:rsidR="006A3F34">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6A3F34">
        <w:fldChar w:fldCharType="separate"/>
      </w:r>
      <w:r w:rsidR="006A3F34">
        <w:rPr>
          <w:noProof/>
        </w:rPr>
        <w:t>(Beery et al. 2019)</w:t>
      </w:r>
      <w:r w:rsidR="006A3F34">
        <w:fldChar w:fldCharType="end"/>
      </w:r>
      <w:r w:rsidRPr="00993F27">
        <w:t xml:space="preserve"> is automatically run within WildTrax to remove high likelihood empty photos</w:t>
      </w:r>
      <w:r w:rsidR="00FE394A" w:rsidRPr="00993F27">
        <w:t xml:space="preserve"> as well as humans and vehicles</w:t>
      </w:r>
      <w:r w:rsidR="006A3F34">
        <w:t xml:space="preserve">, increasing the efficiency of downstream image processing </w:t>
      </w:r>
      <w:r w:rsidR="006A3F34">
        <w:fldChar w:fldCharType="begin"/>
      </w:r>
      <w:r w:rsidR="006A3F34">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6A3F34">
        <w:fldChar w:fldCharType="separate"/>
      </w:r>
      <w:r w:rsidR="006A3F34">
        <w:rPr>
          <w:noProof/>
        </w:rPr>
        <w:t>(Fennell et al. 2022)</w:t>
      </w:r>
      <w:r w:rsidR="006A3F34">
        <w:fldChar w:fldCharType="end"/>
      </w:r>
      <w:r w:rsidR="00FE394A" w:rsidRPr="00993F27">
        <w:t xml:space="preserve">. A team of image taggers from the Alberta Biodiversity Monitoring </w:t>
      </w:r>
      <w:r w:rsidR="00D847F6" w:rsidRPr="00993F27">
        <w:t>Institute</w:t>
      </w:r>
      <w:r w:rsidR="00FE394A" w:rsidRPr="00993F27">
        <w:t xml:space="preserve"> manually verified species tags in each image and classified images without species tags from the MegaDetector.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993F27">
        <w:t xml:space="preserve">human (typically a hiker or </w:t>
      </w:r>
      <w:r w:rsidR="00724F37" w:rsidRPr="00993F27">
        <w:lastRenderedPageBreak/>
        <w:t>runner)</w:t>
      </w:r>
      <w:r w:rsidR="00FE394A" w:rsidRPr="00993F27">
        <w:t>.</w:t>
      </w:r>
      <w:r w:rsidR="00724F37" w:rsidRPr="00993F27">
        <w:t xml:space="preserve"> </w:t>
      </w:r>
      <w:r w:rsidR="00932FE9" w:rsidRPr="00993F27">
        <w:t>Initially we classified domestic dogs along with hikers and bikers on the trails</w:t>
      </w:r>
      <w:r w:rsidR="006A3F34">
        <w:t xml:space="preserve">. Dogs were present at high </w:t>
      </w:r>
      <w:r w:rsidR="003E5C96">
        <w:t>rates,</w:t>
      </w:r>
      <w:r w:rsidR="006A3F34">
        <w:t xml:space="preserve"> and we didn’t expect that there would</w:t>
      </w:r>
      <w:r w:rsidR="00932FE9" w:rsidRPr="00993F27">
        <w:t xml:space="preserve"> </w:t>
      </w:r>
      <w:r w:rsidR="006A3F34">
        <w:t xml:space="preserve">be sufficient variation in dog absence or presence with recreationists to assess dog effects, thus </w:t>
      </w:r>
      <w:r w:rsidR="00E65128" w:rsidRPr="00993F27">
        <w:t>we stopped tagging dogs in 2022</w:t>
      </w:r>
      <w:r w:rsidR="006A3F34">
        <w:t xml:space="preserve"> to reduce costs and</w:t>
      </w:r>
      <w:r w:rsidR="00E65128" w:rsidRPr="00993F27">
        <w:t xml:space="preserve"> do not conduct any analyses on domestic dogs.</w:t>
      </w:r>
      <w:r w:rsidR="003E5C96">
        <w:t xml:space="preserve"> Off leash dogs were common.</w:t>
      </w:r>
    </w:p>
    <w:p w14:paraId="6BDCF4CB" w14:textId="2CA988C2" w:rsidR="006E1F22" w:rsidRPr="00993F27" w:rsidRDefault="006E1F22" w:rsidP="00993F27">
      <w:pPr>
        <w:pStyle w:val="p1"/>
        <w:spacing w:line="480" w:lineRule="auto"/>
        <w:ind w:firstLine="720"/>
      </w:pPr>
      <w:r w:rsidRPr="00993F27">
        <w:t xml:space="preserve">In addition to the camera traps specifically deployed for this project, we also used cameras from neighbouring projects </w:t>
      </w:r>
      <w:r w:rsidR="00A0132D" w:rsidRPr="00993F27">
        <w:t>near</w:t>
      </w:r>
      <w:r w:rsidRPr="00993F27">
        <w:t xml:space="preserve"> Fernie</w:t>
      </w:r>
      <w:r w:rsidR="00C02E28" w:rsidRPr="00993F27">
        <w:t xml:space="preserve"> to gain a broader landscape perspective</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1</w:t>
      </w:r>
      <w:r w:rsidR="00E91E1E" w:rsidRPr="00993F27">
        <w:fldChar w:fldCharType="end"/>
      </w:r>
      <w:r w:rsidR="00E91E1E" w:rsidRPr="00993F27">
        <w:t>)</w:t>
      </w:r>
      <w:r w:rsidRPr="00993F27">
        <w:t>. These cameras were dispersed through the Elk and adjacent river valleys</w:t>
      </w:r>
      <w:r w:rsidR="00AD49B0">
        <w:t xml:space="preserve"> as well as high elevation areas</w:t>
      </w:r>
      <w:r w:rsidRPr="00993F27">
        <w:t xml:space="preserve">. </w:t>
      </w:r>
      <w:r w:rsidR="00AC2A88">
        <w:t xml:space="preserve">While these cameras were deployed on a variety of trail types, we only used the cameras deployed on wildlife trails. </w:t>
      </w:r>
      <w:r w:rsidR="00A0132D" w:rsidRPr="00993F27">
        <w:t xml:space="preserve">We broke these landscape-level cameras into two groups. The </w:t>
      </w:r>
      <w:r w:rsidR="00697A79" w:rsidRPr="00993F27">
        <w:t>“</w:t>
      </w:r>
      <w:r w:rsidR="00A0132D" w:rsidRPr="00993F27">
        <w:t>landscape-valley</w:t>
      </w:r>
      <w:r w:rsidR="00697A79" w:rsidRPr="00993F27">
        <w:t>”</w:t>
      </w:r>
      <w:r w:rsidR="00A0132D" w:rsidRPr="00993F27">
        <w:t xml:space="preserve"> group was within 25 km of Fernie and in similar habitats to the Fernie recreation cameras</w:t>
      </w:r>
      <w:r w:rsidR="00C50D70" w:rsidRPr="00993F27">
        <w:t xml:space="preserve"> (n=21)</w:t>
      </w:r>
      <w:r w:rsidR="00AD49B0">
        <w:t>, which were typically Interior Cedar Hemlock or Montane Spruce zones</w:t>
      </w:r>
      <w:r w:rsidR="00A0132D" w:rsidRPr="00993F27">
        <w:t>. The landscape-valley cameras were in area</w:t>
      </w:r>
      <w:r w:rsidR="00AD49B0">
        <w:t>s</w:t>
      </w:r>
      <w:r w:rsidR="00A0132D" w:rsidRPr="00993F27">
        <w:t xml:space="preserve"> that</w:t>
      </w:r>
      <w:r w:rsidRPr="00993F27">
        <w:t xml:space="preserve"> also had highways, railways, towns, and resource roads but less recreational use than the Fernie trail network and thus provided a comparison with insight into the additive effect of the trail network on </w:t>
      </w:r>
      <w:r w:rsidR="00AD49B0">
        <w:t xml:space="preserve">wildlife </w:t>
      </w:r>
      <w:r w:rsidRPr="00993F27">
        <w:t>detections</w:t>
      </w:r>
      <w:r w:rsidR="00AD49B0">
        <w:t xml:space="preserve"> and behaviour</w:t>
      </w:r>
      <w:r w:rsidRPr="00993F27">
        <w:t xml:space="preserve">. </w:t>
      </w:r>
      <w:r w:rsidR="00A0132D" w:rsidRPr="00993F27">
        <w:t xml:space="preserve">The second group, </w:t>
      </w:r>
      <w:r w:rsidR="003E5C96">
        <w:t>“</w:t>
      </w:r>
      <w:r w:rsidR="00A0132D" w:rsidRPr="00993F27">
        <w:t>landscape-remote</w:t>
      </w:r>
      <w:r w:rsidR="003E5C96">
        <w:t>”</w:t>
      </w:r>
      <w:r w:rsidR="00A0132D" w:rsidRPr="00993F27">
        <w:t>, were in more re</w:t>
      </w:r>
      <w:r w:rsidR="00AD49B0">
        <w:t>mo</w:t>
      </w:r>
      <w:r w:rsidR="00A0132D" w:rsidRPr="00993F27">
        <w:t>te and higher elevation habitats than the Fernie trail network</w:t>
      </w:r>
      <w:r w:rsidR="00C50D70" w:rsidRPr="00993F27">
        <w:t xml:space="preserve"> (n=17)</w:t>
      </w:r>
      <w:r w:rsidR="00A0132D" w:rsidRPr="00993F27">
        <w:t>. Because the habitat of the landscape-remote cameras was not as comparable with the Ferni</w:t>
      </w:r>
      <w:r w:rsidR="005151AC" w:rsidRPr="00993F27">
        <w:t>e</w:t>
      </w:r>
      <w:r w:rsidR="00A0132D" w:rsidRPr="00993F27">
        <w:t xml:space="preserve"> trail network we used these cameras for temporal</w:t>
      </w:r>
      <w:r w:rsidR="00B66BF2">
        <w:t xml:space="preserve"> (diel)</w:t>
      </w:r>
      <w:r w:rsidR="00A0132D" w:rsidRPr="00993F27">
        <w:t xml:space="preserve"> comparisons only but not </w:t>
      </w:r>
      <w:r w:rsidR="00AD49B0">
        <w:t>intensity of use</w:t>
      </w:r>
      <w:r w:rsidR="003E5C96">
        <w:t xml:space="preserve">. </w:t>
      </w:r>
      <w:r w:rsidRPr="00993F27">
        <w:t xml:space="preserve">All cameras were Reconyx, although a variety of </w:t>
      </w:r>
      <w:r w:rsidR="00C50D70" w:rsidRPr="00993F27">
        <w:t xml:space="preserve">Reconyx </w:t>
      </w:r>
      <w:r w:rsidRPr="00993F27">
        <w:t xml:space="preserve">models were used (HP2X, </w:t>
      </w:r>
      <w:r w:rsidR="00392FE2">
        <w:t>H</w:t>
      </w:r>
      <w:r w:rsidRPr="00993F27">
        <w:t xml:space="preserve">yperfire </w:t>
      </w:r>
      <w:r w:rsidR="00C50D70" w:rsidRPr="00993F27">
        <w:t>PC600-900</w:t>
      </w:r>
      <w:r w:rsidRPr="00993F27">
        <w:t>).</w:t>
      </w:r>
      <w:r w:rsidR="005151AC" w:rsidRPr="00993F27">
        <w:t xml:space="preserve"> </w:t>
      </w:r>
      <w:r w:rsidR="00697A79" w:rsidRPr="00993F27">
        <w:t xml:space="preserve">We included the camera model in our models to account for detectability differences. </w:t>
      </w:r>
      <w:r w:rsidR="005151AC" w:rsidRPr="00993F27">
        <w:t>Deta</w:t>
      </w:r>
      <w:r w:rsidR="00697A79" w:rsidRPr="00993F27">
        <w:t>i</w:t>
      </w:r>
      <w:r w:rsidR="005151AC" w:rsidRPr="00993F27">
        <w:t xml:space="preserve">ls on these landscape-level camera projects can be found in the following publications </w:t>
      </w:r>
      <w:r w:rsidR="00160602" w:rsidRPr="00993F27">
        <w:fldChar w:fldCharType="begin"/>
      </w:r>
      <w:r w:rsidR="00C22299" w:rsidRPr="00993F27">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993F27">
        <w:fldChar w:fldCharType="separate"/>
      </w:r>
      <w:r w:rsidR="00C22299" w:rsidRPr="00993F27">
        <w:rPr>
          <w:noProof/>
        </w:rPr>
        <w:t>(Granados et al. 2023, Lamb 2025a, 2025b, Lamb et al. 2025)</w:t>
      </w:r>
      <w:r w:rsidR="00160602" w:rsidRPr="00993F27">
        <w:fldChar w:fldCharType="end"/>
      </w:r>
      <w:r w:rsidR="00697A79" w:rsidRPr="00993F27">
        <w:t xml:space="preserve">, </w:t>
      </w:r>
      <w:r w:rsidR="00E65128" w:rsidRPr="00993F27">
        <w:fldChar w:fldCharType="begin"/>
      </w:r>
      <w:r w:rsidR="00E65128" w:rsidRPr="00993F27">
        <w:instrText xml:space="preserve"> REF _Ref203463327 \h </w:instrText>
      </w:r>
      <w:r w:rsidR="004B743D" w:rsidRPr="00993F27">
        <w:instrText xml:space="preserve"> \* MERGEFORMAT </w:instrText>
      </w:r>
      <w:r w:rsidR="00E65128" w:rsidRPr="00993F27">
        <w:fldChar w:fldCharType="separate"/>
      </w:r>
      <w:r w:rsidR="003E5C96" w:rsidRPr="00993F27">
        <w:t xml:space="preserve">Figure </w:t>
      </w:r>
      <w:r w:rsidR="003E5C96">
        <w:rPr>
          <w:noProof/>
        </w:rPr>
        <w:t>1</w:t>
      </w:r>
      <w:r w:rsidR="00E65128" w:rsidRPr="00993F27">
        <w:fldChar w:fldCharType="end"/>
      </w:r>
      <w:r w:rsidR="005151AC" w:rsidRPr="00993F27">
        <w:t>).</w:t>
      </w:r>
    </w:p>
    <w:p w14:paraId="3B1208E0" w14:textId="77777777" w:rsidR="00FE394A" w:rsidRPr="00993F27" w:rsidRDefault="00FE394A" w:rsidP="00993F27">
      <w:pPr>
        <w:pStyle w:val="p1"/>
        <w:spacing w:line="480" w:lineRule="auto"/>
      </w:pPr>
    </w:p>
    <w:p w14:paraId="06BF03D9" w14:textId="250D6070" w:rsidR="00FE394A" w:rsidRPr="00993F27" w:rsidRDefault="00FE394A" w:rsidP="00993F27">
      <w:pPr>
        <w:pStyle w:val="p1"/>
        <w:spacing w:line="480" w:lineRule="auto"/>
        <w:rPr>
          <w:i/>
          <w:iCs/>
        </w:rPr>
      </w:pPr>
      <w:r w:rsidRPr="00993F27">
        <w:rPr>
          <w:i/>
          <w:iCs/>
        </w:rPr>
        <w:t>Camera Statistical Analysis</w:t>
      </w:r>
    </w:p>
    <w:p w14:paraId="039DA853" w14:textId="09C40AF6" w:rsidR="000E3921" w:rsidRPr="00AD49B0" w:rsidRDefault="000E3921" w:rsidP="00AD49B0">
      <w:pPr>
        <w:spacing w:line="480" w:lineRule="auto"/>
        <w:rPr>
          <w:rFonts w:ascii="Times New Roman" w:eastAsia="Times New Roman" w:hAnsi="Times New Roman" w:cs="Times New Roman"/>
          <w:color w:val="0E0E0E"/>
          <w:kern w:val="0"/>
          <w14:ligatures w14:val="none"/>
        </w:rPr>
      </w:pPr>
      <w:r w:rsidRPr="00AD49B0">
        <w:rPr>
          <w:rFonts w:ascii="Times New Roman" w:hAnsi="Times New Roman" w:cs="Times New Roman"/>
        </w:rPr>
        <w:t xml:space="preserve">From the classified images, we created several datasets for the following analyses. </w:t>
      </w:r>
      <w:r w:rsidR="00AD49B0" w:rsidRPr="00AD49B0">
        <w:rPr>
          <w:rFonts w:ascii="Times New Roman" w:eastAsia="Times New Roman" w:hAnsi="Times New Roman" w:cs="Times New Roman"/>
          <w:color w:val="0E0E0E"/>
          <w:kern w:val="0"/>
          <w14:ligatures w14:val="none"/>
        </w:rPr>
        <w:t xml:space="preserve">We subset the camera data to the period between May 1 and October 31 each year to focus on the snow-free season, when wildlife were consistently present across the landscape. This period also corresponded with peak non-motorized recreational activity </w:t>
      </w:r>
      <w:r w:rsidR="0060768A">
        <w:rPr>
          <w:rFonts w:ascii="Times New Roman" w:eastAsia="Times New Roman" w:hAnsi="Times New Roman" w:cs="Times New Roman"/>
          <w:color w:val="0E0E0E"/>
          <w:kern w:val="0"/>
          <w14:ligatures w14:val="none"/>
        </w:rPr>
        <w:t>on the Fernie trail network</w:t>
      </w:r>
      <w:r w:rsidR="00AD49B0" w:rsidRPr="00AD49B0">
        <w:rPr>
          <w:rFonts w:ascii="Times New Roman" w:eastAsia="Times New Roman" w:hAnsi="Times New Roman" w:cs="Times New Roman"/>
          <w:i/>
          <w:iCs/>
          <w:color w:val="0E0E0E"/>
          <w:kern w:val="0"/>
          <w14:ligatures w14:val="none"/>
        </w:rPr>
        <w:t>.</w:t>
      </w:r>
      <w:r w:rsidRPr="00AD49B0">
        <w:rPr>
          <w:rFonts w:ascii="Times New Roman" w:hAnsi="Times New Roman" w:cs="Times New Roman"/>
        </w:rPr>
        <w:t xml:space="preserve"> During the winter months many migratory ungulates left the area</w:t>
      </w:r>
      <w:r w:rsidR="00697A79" w:rsidRPr="00AD49B0">
        <w:rPr>
          <w:rFonts w:ascii="Times New Roman" w:hAnsi="Times New Roman" w:cs="Times New Roman"/>
        </w:rPr>
        <w:t xml:space="preserve"> and bears were hibernating</w:t>
      </w:r>
      <w:r w:rsidR="00AD49B0">
        <w:rPr>
          <w:rFonts w:ascii="Times New Roman" w:hAnsi="Times New Roman" w:cs="Times New Roman"/>
        </w:rPr>
        <w:t xml:space="preserve"> </w:t>
      </w:r>
      <w:r w:rsidR="00AD49B0">
        <w:rPr>
          <w:rFonts w:ascii="Times New Roman" w:hAnsi="Times New Roman" w:cs="Times New Roman"/>
        </w:rPr>
        <w:fldChar w:fldCharType="begin"/>
      </w:r>
      <w:r w:rsidR="00AD49B0">
        <w:rPr>
          <w:rFonts w:ascii="Times New Roman" w:hAnsi="Times New Roman" w:cs="Times New Roman"/>
        </w:rPr>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Pr>
          <w:rFonts w:ascii="Times New Roman" w:hAnsi="Times New Roman" w:cs="Times New Roman"/>
        </w:rPr>
        <w:fldChar w:fldCharType="separate"/>
      </w:r>
      <w:r w:rsidR="00AD49B0">
        <w:rPr>
          <w:rFonts w:ascii="Times New Roman" w:hAnsi="Times New Roman" w:cs="Times New Roman"/>
          <w:noProof/>
        </w:rPr>
        <w:t>(Lamb et al. 2022, Poole et al. 2024)</w:t>
      </w:r>
      <w:r w:rsidR="00AD49B0">
        <w:rPr>
          <w:rFonts w:ascii="Times New Roman" w:hAnsi="Times New Roman" w:cs="Times New Roman"/>
        </w:rPr>
        <w:fldChar w:fldCharType="end"/>
      </w:r>
      <w:r w:rsidR="00697A79" w:rsidRPr="00AD49B0">
        <w:rPr>
          <w:rFonts w:ascii="Times New Roman" w:hAnsi="Times New Roman" w:cs="Times New Roman"/>
        </w:rPr>
        <w:t>. R</w:t>
      </w:r>
      <w:r w:rsidRPr="00AD49B0">
        <w:rPr>
          <w:rFonts w:ascii="Times New Roman" w:hAnsi="Times New Roman" w:cs="Times New Roman"/>
        </w:rPr>
        <w:t>ecreation</w:t>
      </w:r>
      <w:r w:rsidR="00697A79" w:rsidRPr="00AD49B0">
        <w:rPr>
          <w:rFonts w:ascii="Times New Roman" w:hAnsi="Times New Roman" w:cs="Times New Roman"/>
        </w:rPr>
        <w:t xml:space="preserve"> use was low in winter </w:t>
      </w:r>
      <w:r w:rsidRPr="00AD49B0">
        <w:rPr>
          <w:rFonts w:ascii="Times New Roman" w:hAnsi="Times New Roman" w:cs="Times New Roman"/>
        </w:rPr>
        <w:t>on most trails except those groomed for winter biking</w:t>
      </w:r>
      <w:r w:rsidR="005B5D0C">
        <w:rPr>
          <w:rFonts w:ascii="Times New Roman" w:hAnsi="Times New Roman" w:cs="Times New Roman"/>
        </w:rPr>
        <w:t xml:space="preserve">, walking, or </w:t>
      </w:r>
      <w:r w:rsidRPr="00AD49B0">
        <w:rPr>
          <w:rFonts w:ascii="Times New Roman" w:hAnsi="Times New Roman" w:cs="Times New Roman"/>
        </w:rPr>
        <w:t>cross-country skiing.</w:t>
      </w:r>
      <w:r w:rsidR="007D1C26" w:rsidRPr="00AD49B0">
        <w:rPr>
          <w:rFonts w:ascii="Times New Roman" w:hAnsi="Times New Roman" w:cs="Times New Roman"/>
        </w:rPr>
        <w:t xml:space="preserve"> </w:t>
      </w:r>
      <w:r w:rsidR="00D010A5">
        <w:rPr>
          <w:rFonts w:ascii="Times New Roman" w:hAnsi="Times New Roman" w:cs="Times New Roman"/>
        </w:rPr>
        <w:t>We considered an alpha level of 0.10 for statistical analysis of the camera due to small sample sizes.</w:t>
      </w:r>
    </w:p>
    <w:p w14:paraId="44FC151F" w14:textId="4B83A0C9" w:rsidR="005630FD" w:rsidRPr="00993F27" w:rsidRDefault="00116A8A" w:rsidP="00AD49B0">
      <w:pPr>
        <w:pStyle w:val="p1"/>
        <w:spacing w:line="480" w:lineRule="auto"/>
      </w:pPr>
      <w:r w:rsidRPr="00AD49B0">
        <w:rPr>
          <w:i/>
          <w:iCs/>
        </w:rPr>
        <w:t>Intensity of use</w:t>
      </w:r>
      <w:r w:rsidRPr="00AD49B0">
        <w:t>—</w:t>
      </w:r>
      <w:r w:rsidR="00724F37" w:rsidRPr="00AD49B0">
        <w:t>W</w:t>
      </w:r>
      <w:r w:rsidR="00433A51" w:rsidRPr="00AD49B0">
        <w:t>e generated a detection dataset by collapsing</w:t>
      </w:r>
      <w:r w:rsidR="00433A51" w:rsidRPr="00993F27">
        <w:t xml:space="preserve"> consecutive photos of the same species into single detection events if separated by less than</w:t>
      </w:r>
      <w:r w:rsidR="005151AC" w:rsidRPr="00993F27">
        <w:t xml:space="preserve"> ten minutes</w:t>
      </w:r>
      <w:r w:rsidR="00433A51" w:rsidRPr="00993F27">
        <w:t xml:space="preserve">. </w:t>
      </w:r>
      <w:r w:rsidR="005151AC" w:rsidRPr="00993F27">
        <w:t xml:space="preserve">This approach likely underestimates the true number of recreationists detected as many individuals or groups may pass in </w:t>
      </w:r>
      <w:r w:rsidR="00D847F6" w:rsidRPr="00993F27">
        <w:t>10-minute</w:t>
      </w:r>
      <w:r w:rsidR="005151AC" w:rsidRPr="00993F27">
        <w:t xml:space="preserve"> </w:t>
      </w:r>
      <w:r w:rsidR="0060768A" w:rsidRPr="00993F27">
        <w:t>window</w:t>
      </w:r>
      <w:r w:rsidR="0060768A">
        <w:t xml:space="preserve"> but aligns with the tagging protocol of the landscape-level cameras allowing for comparison among projects</w:t>
      </w:r>
      <w:r w:rsidR="005151AC" w:rsidRPr="00993F27">
        <w:t xml:space="preserve">. </w:t>
      </w:r>
      <w:r w:rsidR="00433A51" w:rsidRPr="00993F27">
        <w:t xml:space="preserve">These </w:t>
      </w:r>
      <w:r w:rsidR="00014239">
        <w:t>detections</w:t>
      </w:r>
      <w:r w:rsidR="00433A51" w:rsidRPr="00993F27">
        <w:t xml:space="preserve"> were compiled for each species at each camer</w:t>
      </w:r>
      <w:r w:rsidR="00BB727E" w:rsidRPr="00993F27">
        <w:t xml:space="preserve">a. We assessed how average monthly detection rates varied by </w:t>
      </w:r>
      <w:r w:rsidR="0060768A">
        <w:t>location</w:t>
      </w:r>
      <w:r w:rsidR="00635041" w:rsidRPr="00993F27">
        <w:t xml:space="preserve"> </w:t>
      </w:r>
      <w:r w:rsidR="00464FE2" w:rsidRPr="00993F27">
        <w:t>(</w:t>
      </w:r>
      <w:r w:rsidR="00F93F01">
        <w:t>Recreation trails</w:t>
      </w:r>
      <w:r w:rsidR="00BB727E" w:rsidRPr="00993F27">
        <w:t xml:space="preserve"> and wildlife trails in the Fernie trail network and the Landscape-valley cameras outside the Fernie trail network) using generalized linear mixed models. </w:t>
      </w:r>
      <w:r w:rsidR="00B66BF2">
        <w:t>To account for the abundance of months with no detections, w</w:t>
      </w:r>
      <w:r w:rsidR="00BB727E" w:rsidRPr="00993F27">
        <w:t>e used a hurdle-model approach where we first modelled presence-absence</w:t>
      </w:r>
      <w:r w:rsidR="005630FD" w:rsidRPr="00993F27">
        <w:t xml:space="preserve"> using a binomial model with logit link for</w:t>
      </w:r>
      <w:r w:rsidR="00BB727E" w:rsidRPr="00993F27">
        <w:t xml:space="preserve"> </w:t>
      </w:r>
      <w:r w:rsidR="005630FD" w:rsidRPr="00993F27">
        <w:t xml:space="preserve">each </w:t>
      </w:r>
      <w:r w:rsidR="00BB727E" w:rsidRPr="00993F27">
        <w:t>species</w:t>
      </w:r>
      <w:r w:rsidR="005630FD" w:rsidRPr="00993F27">
        <w:t xml:space="preserve"> per month</w:t>
      </w:r>
      <w:r w:rsidR="00BB727E" w:rsidRPr="00993F27">
        <w:t xml:space="preserve"> and then </w:t>
      </w:r>
      <w:r w:rsidR="005630FD" w:rsidRPr="00993F27">
        <w:t xml:space="preserve">a second model </w:t>
      </w:r>
      <w:r w:rsidR="00BB727E" w:rsidRPr="00993F27">
        <w:t xml:space="preserve">where animals were detected </w:t>
      </w:r>
      <w:r w:rsidR="0060768A">
        <w:t>using</w:t>
      </w:r>
      <w:r w:rsidR="005630FD" w:rsidRPr="00993F27">
        <w:t xml:space="preserve"> a truncated </w:t>
      </w:r>
      <w:r w:rsidR="0013112C" w:rsidRPr="00993F27">
        <w:t>Poisson</w:t>
      </w:r>
      <w:r w:rsidR="005630FD" w:rsidRPr="00993F27">
        <w:t xml:space="preserve"> distribution to </w:t>
      </w:r>
      <w:r w:rsidR="00BB727E" w:rsidRPr="00993F27">
        <w:t xml:space="preserve">model the detection rate (relative abundance). </w:t>
      </w:r>
      <w:r w:rsidR="005630FD" w:rsidRPr="00993F27">
        <w:t>For each model w</w:t>
      </w:r>
      <w:r w:rsidR="00BB727E" w:rsidRPr="00993F27">
        <w:t xml:space="preserve">e included random intercepts for camera model, </w:t>
      </w:r>
      <w:r w:rsidR="00BB727E" w:rsidRPr="00993F27">
        <w:lastRenderedPageBreak/>
        <w:t xml:space="preserve">month, </w:t>
      </w:r>
      <w:r w:rsidR="00B66BF2">
        <w:t xml:space="preserve">year, </w:t>
      </w:r>
      <w:r w:rsidR="00BB727E" w:rsidRPr="00993F27">
        <w:t>and camera ID.</w:t>
      </w:r>
      <w:r w:rsidR="00E65128" w:rsidRPr="00993F27">
        <w:t xml:space="preserve"> We also assessed if additional environmental variables were appropriate to include to remove environmental variation between the camera projects that could interfere with our </w:t>
      </w:r>
      <w:r w:rsidR="00E300C3" w:rsidRPr="00993F27">
        <w:t>comparisons</w:t>
      </w:r>
      <w:r w:rsidR="00E65128" w:rsidRPr="00993F27">
        <w:t xml:space="preserve">. For each species we compared whether inclusion of </w:t>
      </w:r>
      <w:r w:rsidR="00B66BF2">
        <w:t>indices of habitat productivity (</w:t>
      </w:r>
      <w:r w:rsidR="00E65128" w:rsidRPr="00993F27">
        <w:t>annual precipitation or summer enhanced vegetation index</w:t>
      </w:r>
      <w:r w:rsidR="00B66BF2">
        <w:t>)</w:t>
      </w:r>
      <w:r w:rsidR="00E65128" w:rsidRPr="00993F27">
        <w:t xml:space="preserve"> improved the fit of data to the model via </w:t>
      </w:r>
      <w:r w:rsidR="0060768A">
        <w:t>Akaikes Information Criteria (</w:t>
      </w:r>
      <w:r w:rsidR="00E65128" w:rsidRPr="00993F27">
        <w:t>AIC</w:t>
      </w:r>
      <w:r w:rsidR="0060768A">
        <w:t xml:space="preserve">, </w:t>
      </w:r>
      <w:r w:rsidR="0060768A">
        <w:fldChar w:fldCharType="begin"/>
      </w:r>
      <w:r w:rsidR="006E1667">
        <w:instrText xml:space="preserve"> ADDIN ZOTERO_ITEM CSL_CITATION {"citationID":"3wNbTQ8K","properties":{"formattedCitation":"(Akaike 1973)","plainCitation":"(Akaike 1973)","dontUpdate":true,"noteIndex":0},"citationItems":[{"id":6385,"uris":["http://zotero.org/users/6749014/items/H4GQZLCB"],"itemData":{"id":6385,"type":"paper-conference","event-place":"Budapest, Hungary","event-title":"2nd international symposium on information theory","publisher-place":"Budapest, Hungary","title":"Information theory and an extension of the maximum likelihood principle","author":[{"family":"Akaike","given":"H"}],"issued":{"date-parts":[["1973"]]}}}],"schema":"https://github.com/citation-style-language/schema/raw/master/csl-citation.json"} </w:instrText>
      </w:r>
      <w:r w:rsidR="0060768A">
        <w:fldChar w:fldCharType="separate"/>
      </w:r>
      <w:r w:rsidR="0060768A">
        <w:rPr>
          <w:noProof/>
        </w:rPr>
        <w:t>Akaike (1973)</w:t>
      </w:r>
      <w:r w:rsidR="0060768A">
        <w:fldChar w:fldCharType="end"/>
      </w:r>
      <w:r w:rsidR="0060768A">
        <w:t xml:space="preserve">) </w:t>
      </w:r>
      <w:r w:rsidR="00E65128" w:rsidRPr="00993F27">
        <w:t xml:space="preserve">. In cases where these covariates improved model </w:t>
      </w:r>
      <w:r w:rsidR="0013112C" w:rsidRPr="00993F27">
        <w:t>fit,</w:t>
      </w:r>
      <w:r w:rsidR="00E65128" w:rsidRPr="00993F27">
        <w:t xml:space="preserve"> we included the covariates in their final model models.</w:t>
      </w:r>
    </w:p>
    <w:p w14:paraId="5FE32543" w14:textId="5CAD7065" w:rsidR="00724F37" w:rsidRPr="00993F27" w:rsidRDefault="00B66BF2" w:rsidP="00993F27">
      <w:pPr>
        <w:pStyle w:val="p1"/>
        <w:spacing w:line="480" w:lineRule="auto"/>
        <w:ind w:firstLine="720"/>
      </w:pPr>
      <w:r>
        <w:t>W</w:t>
      </w:r>
      <w:r w:rsidR="00C02E28" w:rsidRPr="00993F27">
        <w:t xml:space="preserve">ithin the Fernie trail </w:t>
      </w:r>
      <w:r w:rsidRPr="00993F27">
        <w:t>network,</w:t>
      </w:r>
      <w:r w:rsidR="00C02E28" w:rsidRPr="00993F27">
        <w:t xml:space="preserve"> </w:t>
      </w:r>
      <w:r>
        <w:t>we</w:t>
      </w:r>
      <w:r w:rsidR="00C02E28" w:rsidRPr="00993F27">
        <w:t xml:space="preserve"> assess</w:t>
      </w:r>
      <w:r>
        <w:t>ed</w:t>
      </w:r>
      <w:r w:rsidR="00C02E28" w:rsidRPr="00993F27">
        <w:t xml:space="preserve"> </w:t>
      </w:r>
      <w:r w:rsidR="005630FD" w:rsidRPr="00993F27">
        <w:t>how wildlife detection rates were</w:t>
      </w:r>
      <w:r w:rsidR="00C02E28" w:rsidRPr="00993F27">
        <w:t xml:space="preserve"> influence</w:t>
      </w:r>
      <w:r w:rsidR="005630FD" w:rsidRPr="00993F27">
        <w:t>d by</w:t>
      </w:r>
      <w:r w:rsidR="00C02E28" w:rsidRPr="00993F27">
        <w:t xml:space="preserve"> the number of recreational user</w:t>
      </w:r>
      <w:r w:rsidR="005630FD" w:rsidRPr="00993F27">
        <w:t xml:space="preserve">s on the </w:t>
      </w:r>
      <w:r>
        <w:t xml:space="preserve">recreation </w:t>
      </w:r>
      <w:r w:rsidR="005630FD" w:rsidRPr="00993F27">
        <w:t>trails</w:t>
      </w:r>
      <w:r w:rsidR="00C02E28" w:rsidRPr="00993F27">
        <w:t>.</w:t>
      </w:r>
      <w:r w:rsidR="005630FD" w:rsidRPr="00993F27">
        <w:t xml:space="preserve"> </w:t>
      </w:r>
      <w:r>
        <w:t xml:space="preserve">We conducted this analysis at a weekly interval to detect finer-scale responses of wildlife to changing recreation pressure. </w:t>
      </w:r>
      <w:r w:rsidR="005630FD" w:rsidRPr="00993F27">
        <w:t xml:space="preserve">To account </w:t>
      </w:r>
      <w:r w:rsidR="0060768A">
        <w:t xml:space="preserve">for finer </w:t>
      </w:r>
      <w:r w:rsidR="005630FD" w:rsidRPr="00993F27">
        <w:t xml:space="preserve">differences between </w:t>
      </w:r>
      <w:r>
        <w:t>trail locations</w:t>
      </w:r>
      <w:r w:rsidR="005630FD" w:rsidRPr="00993F27">
        <w:t xml:space="preserve"> we included measures of canopy cover, slope,</w:t>
      </w:r>
      <w:r w:rsidR="00E65128" w:rsidRPr="00993F27">
        <w:t xml:space="preserve"> </w:t>
      </w:r>
      <w:r>
        <w:t xml:space="preserve">summer </w:t>
      </w:r>
      <w:r w:rsidR="00E65128" w:rsidRPr="00993F27">
        <w:t>enhanced vegetation index,</w:t>
      </w:r>
      <w:r w:rsidR="005630FD" w:rsidRPr="00993F27">
        <w:t xml:space="preserve"> and distance to </w:t>
      </w:r>
      <w:r w:rsidR="0060768A">
        <w:t xml:space="preserve">a </w:t>
      </w:r>
      <w:r w:rsidR="005630FD" w:rsidRPr="00993F27">
        <w:t>building for each camera. We used the hurdle model structure as above to model presence and then relative abundance based on the number of recreational users on the trails. We included random effects for week of the year, year, and camera ID. No random effect for camera model was included because the cameras were all the same model in this analysis.</w:t>
      </w:r>
    </w:p>
    <w:p w14:paraId="1A91C2F3" w14:textId="4085CD78" w:rsidR="00736F52" w:rsidRPr="00993F27" w:rsidRDefault="00724F37" w:rsidP="00993F27">
      <w:pPr>
        <w:pStyle w:val="p1"/>
        <w:spacing w:line="480" w:lineRule="auto"/>
      </w:pPr>
      <w:r w:rsidRPr="00993F27">
        <w:rPr>
          <w:i/>
          <w:iCs/>
        </w:rPr>
        <w:t>Diel patterns–</w:t>
      </w:r>
      <w:r w:rsidR="00433A51" w:rsidRPr="00993F27">
        <w:t xml:space="preserve">In addition to </w:t>
      </w:r>
      <w:r w:rsidR="00464FE2" w:rsidRPr="00993F27">
        <w:t>comparing detection rates across space</w:t>
      </w:r>
      <w:r w:rsidR="00433A51" w:rsidRPr="00993F27">
        <w:t>, we analyzed temporal variation</w:t>
      </w:r>
      <w:r w:rsidR="00116A8A" w:rsidRPr="00993F27">
        <w:t xml:space="preserve"> in response to</w:t>
      </w:r>
      <w:r w:rsidR="00433A51" w:rsidRPr="00993F27">
        <w:t xml:space="preserve"> human recreation by summarizing daily </w:t>
      </w:r>
      <w:r w:rsidR="00116A8A" w:rsidRPr="00993F27">
        <w:t>diel overlap</w:t>
      </w:r>
      <w:r w:rsidR="005630FD" w:rsidRPr="00993F27">
        <w:t xml:space="preserve"> between people and wildlife</w:t>
      </w:r>
      <w:r w:rsidR="00116A8A" w:rsidRPr="00993F27">
        <w:t xml:space="preserve"> </w:t>
      </w:r>
      <w:r w:rsidR="00433A51" w:rsidRPr="00993F27">
        <w:t xml:space="preserve">across trail types. </w:t>
      </w:r>
      <w:r w:rsidR="00116A8A" w:rsidRPr="00993F27">
        <w:t>W</w:t>
      </w:r>
      <w:r w:rsidR="00433A51" w:rsidRPr="00993F27">
        <w:t xml:space="preserve">e assessed diel </w:t>
      </w:r>
      <w:r w:rsidR="00AC2A88">
        <w:t xml:space="preserve">patterns </w:t>
      </w:r>
      <w:r w:rsidR="00433A51" w:rsidRPr="00993F27">
        <w:t>using detection histograms and calculated coefficients of temporal overlap (Δ) to quantify behavioral displacement</w:t>
      </w:r>
      <w:r w:rsidR="005630FD" w:rsidRPr="00993F27">
        <w:t xml:space="preserve"> of wildlife</w:t>
      </w:r>
      <w:r w:rsidR="00464FE2" w:rsidRPr="00993F27">
        <w:t xml:space="preserve"> </w:t>
      </w:r>
      <w:r w:rsidR="005630FD" w:rsidRPr="00993F27">
        <w:t>from people on recreation trails</w:t>
      </w:r>
      <w:r w:rsidR="00464FE2" w:rsidRPr="00993F27">
        <w:t xml:space="preserve">, adjacent wildlife trails, and the </w:t>
      </w:r>
      <w:r w:rsidR="00AC2A88">
        <w:t xml:space="preserve">wildlife trails across the </w:t>
      </w:r>
      <w:r w:rsidR="005630FD" w:rsidRPr="00993F27">
        <w:t>broader</w:t>
      </w:r>
      <w:r w:rsidR="00464FE2" w:rsidRPr="00993F27">
        <w:t xml:space="preserve"> landscape</w:t>
      </w:r>
      <w:r w:rsidR="00433A51" w:rsidRPr="00993F27">
        <w:t xml:space="preserve">. </w:t>
      </w:r>
      <w:r w:rsidR="005630FD" w:rsidRPr="00993F27">
        <w:t xml:space="preserve">People were primarily detected on recreational trails and thus we compared the use of wildlife </w:t>
      </w:r>
      <w:r w:rsidR="005630FD" w:rsidRPr="00993F27">
        <w:lastRenderedPageBreak/>
        <w:t>during this period of high human use on the recreation trails to assess if animals not facing this same level of human use still avoid these times or not.</w:t>
      </w:r>
    </w:p>
    <w:p w14:paraId="2C6A499E" w14:textId="3155A726" w:rsidR="00555410" w:rsidRDefault="009911C0" w:rsidP="00993F27">
      <w:pPr>
        <w:pStyle w:val="p1"/>
        <w:spacing w:line="480" w:lineRule="auto"/>
      </w:pPr>
      <w:r w:rsidRPr="00993F27">
        <w:rPr>
          <w:i/>
          <w:iCs/>
        </w:rPr>
        <w:t>Near encounters–</w:t>
      </w:r>
      <w:r w:rsidRPr="00993F27">
        <w:t>To quantify how often large mammals were detected soon before or after recreationists, we paired every biker and hiker detection on single-track trails with all detections of black bears, grizzly bears, or moose at the same camera. We selected these animals</w:t>
      </w:r>
      <w:r w:rsidR="005B5D0C">
        <w:t xml:space="preserve"> </w:t>
      </w:r>
      <w:r w:rsidR="00EE727D">
        <w:t>as</w:t>
      </w:r>
    </w:p>
    <w:p w14:paraId="4078E711" w14:textId="39487982" w:rsidR="009911C0" w:rsidRPr="00993F27" w:rsidRDefault="009911C0" w:rsidP="00993F27">
      <w:pPr>
        <w:pStyle w:val="p1"/>
        <w:spacing w:line="480" w:lineRule="auto"/>
      </w:pPr>
      <w:r w:rsidRPr="00993F27">
        <w:t xml:space="preserve"> they are the primary species that can be dangerous to people and were frequently detected in the trail network. We then kept only the closest-in-time wildlife detection for each species and recreation event. We calculated the time difference in minutes and summarized how often wildlife detections occurred within 30 minutes and within 5 minutes of people. We visualized these “near encounters” by species and recreation type.</w:t>
      </w:r>
    </w:p>
    <w:p w14:paraId="5A4C3800" w14:textId="77777777" w:rsidR="00365D66" w:rsidRPr="00993F27" w:rsidRDefault="00365D66" w:rsidP="00993F27">
      <w:pPr>
        <w:pStyle w:val="p1"/>
        <w:spacing w:line="480" w:lineRule="auto"/>
      </w:pPr>
    </w:p>
    <w:p w14:paraId="2A29532C" w14:textId="6C39D443" w:rsidR="00FE394A" w:rsidRPr="00993F27" w:rsidRDefault="00FE394A" w:rsidP="00993F27">
      <w:pPr>
        <w:pStyle w:val="p1"/>
        <w:spacing w:line="480" w:lineRule="auto"/>
        <w:rPr>
          <w:i/>
          <w:iCs/>
        </w:rPr>
      </w:pPr>
      <w:r w:rsidRPr="00993F27">
        <w:rPr>
          <w:i/>
          <w:iCs/>
        </w:rPr>
        <w:t>Collared Grizzly Bear</w:t>
      </w:r>
      <w:r w:rsidR="009368CA" w:rsidRPr="00993F27">
        <w:rPr>
          <w:i/>
          <w:iCs/>
        </w:rPr>
        <w:t>s</w:t>
      </w:r>
    </w:p>
    <w:p w14:paraId="3415E59C" w14:textId="09D06021" w:rsidR="009368CA" w:rsidRPr="00993F27" w:rsidRDefault="009368CA" w:rsidP="00993F27">
      <w:pPr>
        <w:pStyle w:val="p1"/>
        <w:spacing w:line="480" w:lineRule="auto"/>
      </w:pPr>
      <w:r w:rsidRPr="00993F27">
        <w:t xml:space="preserve">Grizzly bears were collared throughout the Elk Valley between 2016-2024 as part of a study to assess population demography </w:t>
      </w:r>
      <w:r w:rsidRPr="00993F27">
        <w:fldChar w:fldCharType="begin"/>
      </w:r>
      <w:r w:rsidRPr="00993F27">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Pr="00993F27">
        <w:rPr>
          <w:noProof/>
        </w:rPr>
        <w:t>(Lamb et al. 2023)</w:t>
      </w:r>
      <w:r w:rsidRPr="00993F27">
        <w:fldChar w:fldCharType="end"/>
      </w:r>
      <w:r w:rsidRPr="00993F27">
        <w:t xml:space="preserve">. Although </w:t>
      </w:r>
      <w:r w:rsidR="000E3921" w:rsidRPr="00993F27">
        <w:t>the study goal was not</w:t>
      </w:r>
      <w:r w:rsidRPr="00993F27">
        <w:t xml:space="preserve"> </w:t>
      </w:r>
      <w:r w:rsidR="000E3921" w:rsidRPr="00993F27">
        <w:t xml:space="preserve">to </w:t>
      </w:r>
      <w:r w:rsidRPr="00993F27">
        <w:t xml:space="preserve">assess recreational impacts on bear behaviour, we are able to leverage these data as part of our multi-lines of inference approach given the abundance of grizzly bear telemetry around Fernie. Full details on the grizzly bear </w:t>
      </w:r>
      <w:r w:rsidR="000E3921" w:rsidRPr="00993F27">
        <w:t>capture and handling</w:t>
      </w:r>
      <w:r w:rsidRPr="00993F27">
        <w:t xml:space="preserve"> and </w:t>
      </w:r>
      <w:r w:rsidR="000E3921" w:rsidRPr="00993F27">
        <w:t xml:space="preserve">relevant </w:t>
      </w:r>
      <w:r w:rsidRPr="00993F27">
        <w:t xml:space="preserve">permits are summarized in </w:t>
      </w:r>
      <w:r w:rsidRPr="00993F27">
        <w:fldChar w:fldCharType="begin"/>
      </w:r>
      <w:r w:rsidR="00464FE2" w:rsidRPr="00993F27">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00464FE2" w:rsidRPr="00993F27">
        <w:rPr>
          <w:noProof/>
        </w:rPr>
        <w:t>(Lamb et al. 2023)</w:t>
      </w:r>
      <w:r w:rsidRPr="00993F27">
        <w:fldChar w:fldCharType="end"/>
      </w:r>
      <w:r w:rsidR="00F56969">
        <w:t>. B</w:t>
      </w:r>
      <w:r w:rsidRPr="00993F27">
        <w:t>riefly</w:t>
      </w:r>
      <w:r w:rsidR="00F56969">
        <w:t>,</w:t>
      </w:r>
      <w:r w:rsidRPr="00993F27">
        <w:t xml:space="preserve"> the bears we considered here were collared with Vectronics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w:t>
      </w:r>
      <w:r w:rsidRPr="00993F27">
        <w:lastRenderedPageBreak/>
        <w:t>young bears.</w:t>
      </w:r>
      <w:r w:rsidR="007C680C" w:rsidRPr="00993F27">
        <w:t xml:space="preserve"> </w:t>
      </w:r>
      <w:r w:rsidRPr="00993F27">
        <w:t>For this anal</w:t>
      </w:r>
      <w:r w:rsidR="007C680C" w:rsidRPr="00993F27">
        <w:t>ysis we used location data</w:t>
      </w:r>
      <w:r w:rsidR="00040463" w:rsidRPr="00993F27">
        <w:t xml:space="preserve"> for bears</w:t>
      </w:r>
      <w:r w:rsidR="007C680C" w:rsidRPr="00993F27">
        <w:t xml:space="preserve"> with</w:t>
      </w:r>
      <w:r w:rsidR="00040463" w:rsidRPr="00993F27">
        <w:t xml:space="preserve"> at least 50 locations within</w:t>
      </w:r>
      <w:r w:rsidR="007C680C" w:rsidRPr="00993F27">
        <w:t xml:space="preserve"> 10 km of Fernie </w:t>
      </w:r>
      <w:r w:rsidR="00040463" w:rsidRPr="00993F27">
        <w:t>b</w:t>
      </w:r>
      <w:r w:rsidR="007C680C" w:rsidRPr="00993F27">
        <w:t>etween May 1-</w:t>
      </w:r>
      <w:r w:rsidR="000539C4" w:rsidRPr="00993F27">
        <w:t>October</w:t>
      </w:r>
      <w:r w:rsidR="007C680C" w:rsidRPr="00993F27">
        <w:t xml:space="preserve"> 3</w:t>
      </w:r>
      <w:r w:rsidR="00040463" w:rsidRPr="00993F27">
        <w:t>1</w:t>
      </w:r>
      <w:r w:rsidR="0012424D" w:rsidRPr="00993F27">
        <w:t xml:space="preserve"> across years</w:t>
      </w:r>
      <w:r w:rsidR="000539C4" w:rsidRPr="00993F27">
        <w:t>.</w:t>
      </w:r>
    </w:p>
    <w:p w14:paraId="3A08D01C" w14:textId="120E09E3" w:rsidR="007C680C" w:rsidRPr="00993F27" w:rsidRDefault="004F2C37" w:rsidP="00993F27">
      <w:pPr>
        <w:pStyle w:val="p1"/>
        <w:spacing w:line="480" w:lineRule="auto"/>
        <w:rPr>
          <w:i/>
          <w:iCs/>
        </w:rPr>
      </w:pPr>
      <w:r w:rsidRPr="00993F27">
        <w:rPr>
          <w:i/>
          <w:iCs/>
        </w:rPr>
        <w:t>Grizzly Bear Integrated Step Selection Analysis</w:t>
      </w:r>
    </w:p>
    <w:p w14:paraId="14291A0E" w14:textId="08395AE2" w:rsidR="00B31BDF" w:rsidRPr="00993F27" w:rsidRDefault="004F2C37" w:rsidP="00993F27">
      <w:pPr>
        <w:pStyle w:val="p1"/>
        <w:spacing w:line="480" w:lineRule="auto"/>
      </w:pPr>
      <w:r w:rsidRPr="00993F27">
        <w:t>We used integrated step selection analysis (iSSA) to evaluate how large mammals respond to human recreation and habitat features in the Fernie region of British Columbia</w:t>
      </w:r>
      <w:r w:rsidR="0013112C">
        <w:t xml:space="preserve"> </w:t>
      </w:r>
      <w:r w:rsidR="0013112C">
        <w:fldChar w:fldCharType="begin"/>
      </w:r>
      <w:r w:rsidR="0013112C">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fldChar w:fldCharType="separate"/>
      </w:r>
      <w:r w:rsidR="0013112C">
        <w:rPr>
          <w:noProof/>
        </w:rPr>
        <w:t>(Avgar et al. 2016)</w:t>
      </w:r>
      <w:r w:rsidR="0013112C">
        <w:fldChar w:fldCharType="end"/>
      </w:r>
      <w:r w:rsidRPr="00993F27">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fldChar w:fldCharType="begin"/>
      </w:r>
      <w:r w:rsidR="004B0BF2">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fldChar w:fldCharType="separate"/>
      </w:r>
      <w:r w:rsidR="004B0BF2">
        <w:rPr>
          <w:noProof/>
        </w:rPr>
        <w:t>(Muff et al. 2020)</w:t>
      </w:r>
      <w:r w:rsidR="0013112C">
        <w:fldChar w:fldCharType="end"/>
      </w:r>
      <w:r w:rsidR="004B0BF2">
        <w:t>.</w:t>
      </w:r>
    </w:p>
    <w:p w14:paraId="404BCEF6" w14:textId="7B2FF4F8" w:rsidR="00B31BDF" w:rsidRPr="00993F27" w:rsidRDefault="004F2C37" w:rsidP="00993F27">
      <w:pPr>
        <w:pStyle w:val="p1"/>
        <w:spacing w:line="480" w:lineRule="auto"/>
        <w:ind w:firstLine="720"/>
      </w:pPr>
      <w:r w:rsidRPr="00993F27">
        <w:t xml:space="preserve">For each GPS-collared animal, observed steps were paired with a set of </w:t>
      </w:r>
      <w:r w:rsidR="00F56969">
        <w:t xml:space="preserve">ten </w:t>
      </w:r>
      <w:r w:rsidRPr="00993F27">
        <w:t xml:space="preserve">random available steps drawn from the empirical step length and turn angle distribution, forming matched strata of one “used” and </w:t>
      </w:r>
      <w:r w:rsidR="00F53C21" w:rsidRPr="00993F27">
        <w:t>ten</w:t>
      </w:r>
      <w:r w:rsidRPr="00993F27">
        <w:t xml:space="preserve"> “available” steps. We then fit iSSA models using the </w:t>
      </w:r>
      <w:r w:rsidRPr="00993F27">
        <w:rPr>
          <w:rStyle w:val="s1"/>
          <w:rFonts w:eastAsiaTheme="majorEastAsia"/>
        </w:rPr>
        <w:t>glmmTMB</w:t>
      </w:r>
      <w:r w:rsidRPr="00993F27">
        <w:t xml:space="preserve"> package (v1.1.7) in R, with a binary response variable (where 1 = used step and 0 = available), </w:t>
      </w:r>
      <w:r w:rsidRPr="00993F27">
        <w:rPr>
          <w:rStyle w:val="s1"/>
          <w:rFonts w:eastAsiaTheme="majorEastAsia"/>
        </w:rPr>
        <w:t>family = poisson</w:t>
      </w:r>
      <w:r w:rsidRPr="00993F27">
        <w:t>, and a random intercept for each stratum to condition the analysis within each matched set.</w:t>
      </w:r>
    </w:p>
    <w:p w14:paraId="59D4E04B" w14:textId="57D9FB67" w:rsidR="00B31BDF" w:rsidRPr="00993F27" w:rsidRDefault="004F2C37" w:rsidP="00993F27">
      <w:pPr>
        <w:pStyle w:val="p1"/>
        <w:spacing w:line="480" w:lineRule="auto"/>
        <w:ind w:firstLine="720"/>
      </w:pPr>
      <w:r w:rsidRPr="00993F27">
        <w:t xml:space="preserve">The fixed </w:t>
      </w:r>
      <w:r w:rsidR="005B5D0C" w:rsidRPr="00993F27">
        <w:t>effect’s</w:t>
      </w:r>
      <w:r w:rsidRPr="00993F27">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r w:rsidRPr="00993F27">
        <w:rPr>
          <w:rStyle w:val="s1"/>
          <w:rFonts w:eastAsiaTheme="majorEastAsia"/>
        </w:rPr>
        <w:t>cos_ta:log_sl_km</w:t>
      </w:r>
      <w:r w:rsidRPr="00993F27">
        <w:t xml:space="preserve">) to capture behavioral state transitions. We also </w:t>
      </w:r>
      <w:r w:rsidRPr="00993F27">
        <w:lastRenderedPageBreak/>
        <w:t xml:space="preserve">included habitat-by-movement interactions (e.g., </w:t>
      </w:r>
      <w:r w:rsidRPr="00993F27">
        <w:rPr>
          <w:rStyle w:val="s1"/>
          <w:rFonts w:eastAsiaTheme="majorEastAsia"/>
        </w:rPr>
        <w:t>cos_ta:dist_to_trail</w:t>
      </w:r>
      <w:r w:rsidRPr="00993F27">
        <w:t>) to allow for context-dependent movement decisions.</w:t>
      </w:r>
    </w:p>
    <w:p w14:paraId="63D5B2B6" w14:textId="77777777" w:rsidR="00B31BDF" w:rsidRPr="00993F27" w:rsidRDefault="004F2C37" w:rsidP="00993F27">
      <w:pPr>
        <w:pStyle w:val="p1"/>
        <w:spacing w:line="480" w:lineRule="auto"/>
        <w:ind w:firstLine="720"/>
      </w:pPr>
      <w:r w:rsidRPr="00993F27">
        <w:t>To account for variation in selection across individuals and seasons, we included random slopes by individual (</w:t>
      </w:r>
      <w:r w:rsidRPr="00993F27">
        <w:rPr>
          <w:rStyle w:val="s1"/>
          <w:rFonts w:eastAsiaTheme="majorEastAsia"/>
        </w:rPr>
        <w:t>(0 + covariate | id)</w:t>
      </w:r>
      <w:r w:rsidRPr="00993F27">
        <w:t>) for key habitat, movement, and barrier variables, and a random slope for elevation by month to account for seasonal effects (</w:t>
      </w:r>
      <w:r w:rsidRPr="00993F27">
        <w:rPr>
          <w:rStyle w:val="s1"/>
          <w:rFonts w:eastAsiaTheme="majorEastAsia"/>
        </w:rPr>
        <w:t>(0 + elevation_end | month)</w:t>
      </w:r>
      <w:r w:rsidRPr="00993F27">
        <w:t>). All continuous covariates were standardized prior to modeling to facilitate convergence and comparability of coefficients.</w:t>
      </w:r>
    </w:p>
    <w:p w14:paraId="588A1A43" w14:textId="201AEA2A" w:rsidR="00B31BDF" w:rsidRPr="00993F27" w:rsidRDefault="00F53C21" w:rsidP="00993F27">
      <w:pPr>
        <w:pStyle w:val="p1"/>
        <w:spacing w:line="480" w:lineRule="auto"/>
        <w:ind w:firstLine="720"/>
      </w:pPr>
      <w:r w:rsidRPr="00993F27">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IC and the top model was selected based on parsimony and fit.</w:t>
      </w:r>
    </w:p>
    <w:p w14:paraId="029B9C99" w14:textId="2C21130C" w:rsidR="00F53C21" w:rsidRPr="00993F27" w:rsidRDefault="00F53C21" w:rsidP="00993F27">
      <w:pPr>
        <w:pStyle w:val="p1"/>
        <w:spacing w:line="480" w:lineRule="auto"/>
        <w:ind w:firstLine="720"/>
      </w:pPr>
      <w:r w:rsidRPr="00993F27">
        <w:t>To assess model stability and performance, we examined predicted values to ensure no extreme or implausible outputs and checked for convergence warnings. Due to the structure of iSSA data—particularly the large number of strata and design-imposed zeros—we did not use residual simulation tools such as DHARMa, which are known to perform poorly under these conditions.</w:t>
      </w:r>
    </w:p>
    <w:p w14:paraId="4265B854" w14:textId="77777777" w:rsidR="00CB25E4" w:rsidRPr="00993F27" w:rsidRDefault="00CB25E4" w:rsidP="00993F27">
      <w:pPr>
        <w:pStyle w:val="p1"/>
        <w:spacing w:line="480" w:lineRule="auto"/>
        <w:rPr>
          <w:b/>
          <w:bCs/>
        </w:rPr>
      </w:pPr>
    </w:p>
    <w:p w14:paraId="71175A0E" w14:textId="0FC10B99" w:rsidR="001E5557" w:rsidRPr="00993F27" w:rsidRDefault="001E5557" w:rsidP="00993F27">
      <w:pPr>
        <w:pStyle w:val="p1"/>
        <w:spacing w:line="480" w:lineRule="auto"/>
        <w:rPr>
          <w:b/>
          <w:bCs/>
        </w:rPr>
      </w:pPr>
      <w:r w:rsidRPr="00993F27">
        <w:rPr>
          <w:b/>
          <w:bCs/>
        </w:rPr>
        <w:t>Results</w:t>
      </w:r>
    </w:p>
    <w:p w14:paraId="13626122" w14:textId="4C674A03" w:rsidR="00B31BDF" w:rsidRPr="00993F27" w:rsidRDefault="00B31BDF" w:rsidP="00993F27">
      <w:pPr>
        <w:pStyle w:val="p1"/>
        <w:spacing w:line="480" w:lineRule="auto"/>
        <w:rPr>
          <w:i/>
          <w:iCs/>
        </w:rPr>
      </w:pPr>
      <w:r w:rsidRPr="00993F27">
        <w:rPr>
          <w:i/>
          <w:iCs/>
        </w:rPr>
        <w:t>Camera Traps</w:t>
      </w:r>
    </w:p>
    <w:p w14:paraId="2B81F039" w14:textId="33A302C1" w:rsidR="00C106CD" w:rsidRPr="00993F27" w:rsidRDefault="00FF1E48" w:rsidP="00993F27">
      <w:pPr>
        <w:pStyle w:val="p1"/>
        <w:spacing w:line="480" w:lineRule="auto"/>
      </w:pPr>
      <w:r w:rsidRPr="00993F27">
        <w:lastRenderedPageBreak/>
        <w:t xml:space="preserve">Cameras </w:t>
      </w:r>
      <w:r w:rsidR="002151ED" w:rsidRPr="00993F27">
        <w:t xml:space="preserve">operated in the Fernie trail network for 13, 698 trap nights between May 1, </w:t>
      </w:r>
      <w:r w:rsidR="001149EB" w:rsidRPr="00993F27">
        <w:t>2021,</w:t>
      </w:r>
      <w:r w:rsidR="002151ED" w:rsidRPr="00993F27">
        <w:t xml:space="preserve"> and October 31, </w:t>
      </w:r>
      <w:r w:rsidR="001149EB" w:rsidRPr="00993F27">
        <w:t>2024,</w:t>
      </w:r>
      <w:r w:rsidR="002151ED" w:rsidRPr="00993F27">
        <w:t xml:space="preserve"> and </w:t>
      </w:r>
      <w:r w:rsidRPr="00993F27">
        <w:t xml:space="preserve">captured </w:t>
      </w:r>
      <w:r w:rsidR="005D3A8C" w:rsidRPr="00993F27">
        <w:t>1</w:t>
      </w:r>
      <w:r w:rsidRPr="00993F27">
        <w:t>,</w:t>
      </w:r>
      <w:r w:rsidR="005D3A8C" w:rsidRPr="00993F27">
        <w:t>739</w:t>
      </w:r>
      <w:r w:rsidRPr="00993F27">
        <w:t>,</w:t>
      </w:r>
      <w:r w:rsidR="005D3A8C" w:rsidRPr="00993F27">
        <w:t>387</w:t>
      </w:r>
      <w:r w:rsidRPr="00993F27">
        <w:t xml:space="preserve"> images. After removing empty images and classifying unique detections (images </w:t>
      </w:r>
      <w:r w:rsidR="005D3A8C" w:rsidRPr="00993F27">
        <w:t>10</w:t>
      </w:r>
      <w:r w:rsidRPr="00993F27">
        <w:t xml:space="preserve"> </w:t>
      </w:r>
      <w:r w:rsidR="005D3A8C" w:rsidRPr="00993F27">
        <w:t>minutes</w:t>
      </w:r>
      <w:r w:rsidRPr="00993F27">
        <w:t xml:space="preserve"> apart) there were </w:t>
      </w:r>
      <w:r w:rsidR="005D3A8C" w:rsidRPr="00993F27">
        <w:t>98</w:t>
      </w:r>
      <w:r w:rsidRPr="00993F27">
        <w:t>,</w:t>
      </w:r>
      <w:r w:rsidR="005D3A8C" w:rsidRPr="00993F27">
        <w:t>499</w:t>
      </w:r>
      <w:r w:rsidRPr="00993F27">
        <w:t xml:space="preserve"> detections. Of these detections, </w:t>
      </w:r>
      <w:r w:rsidR="005D3A8C" w:rsidRPr="00993F27">
        <w:t>88</w:t>
      </w:r>
      <w:r w:rsidRPr="00993F27">
        <w:t>,</w:t>
      </w:r>
      <w:r w:rsidR="005D3A8C" w:rsidRPr="00993F27">
        <w:t>558</w:t>
      </w:r>
      <w:r w:rsidRPr="00993F27">
        <w:t xml:space="preserve"> were of people, </w:t>
      </w:r>
      <w:r w:rsidR="00384C03" w:rsidRPr="00993F27">
        <w:t>43</w:t>
      </w:r>
      <w:r w:rsidRPr="00993F27">
        <w:t xml:space="preserve"> of domestic species</w:t>
      </w:r>
      <w:r w:rsidR="00384C03" w:rsidRPr="00993F27">
        <w:t xml:space="preserve">, </w:t>
      </w:r>
      <w:r w:rsidRPr="00993F27">
        <w:t xml:space="preserve">and </w:t>
      </w:r>
      <w:r w:rsidR="005D3A8C" w:rsidRPr="00993F27">
        <w:t>9</w:t>
      </w:r>
      <w:r w:rsidRPr="00993F27">
        <w:t>,</w:t>
      </w:r>
      <w:r w:rsidR="005D3A8C" w:rsidRPr="00993F27">
        <w:t>451</w:t>
      </w:r>
      <w:r w:rsidRPr="00993F27">
        <w:t xml:space="preserve"> were of wildlife</w:t>
      </w:r>
      <w:r w:rsidR="00E91E1E" w:rsidRPr="00993F27">
        <w:t xml:space="preserve"> (</w:t>
      </w:r>
      <w:r w:rsidR="00E91E1E" w:rsidRPr="00993F27">
        <w:fldChar w:fldCharType="begin"/>
      </w:r>
      <w:r w:rsidR="00E91E1E" w:rsidRPr="00993F27">
        <w:instrText xml:space="preserve"> REF _Ref203470370 \h </w:instrText>
      </w:r>
      <w:r w:rsidR="00910A3D" w:rsidRPr="00993F27">
        <w:instrText xml:space="preserve"> \* MERGEFORMAT </w:instrText>
      </w:r>
      <w:r w:rsidR="00E91E1E" w:rsidRPr="00993F27">
        <w:fldChar w:fldCharType="separate"/>
      </w:r>
      <w:r w:rsidR="003E5C96" w:rsidRPr="00993F27">
        <w:t xml:space="preserve">Table </w:t>
      </w:r>
      <w:r w:rsidR="003E5C96">
        <w:rPr>
          <w:noProof/>
        </w:rPr>
        <w:t>1</w:t>
      </w:r>
      <w:r w:rsidR="00E91E1E" w:rsidRPr="00993F27">
        <w:fldChar w:fldCharType="end"/>
      </w:r>
      <w:r w:rsidR="00E91E1E" w:rsidRPr="00993F27">
        <w:t>)</w:t>
      </w:r>
      <w:r w:rsidRPr="00993F27">
        <w:t>.</w:t>
      </w:r>
      <w:r w:rsidR="001A7303" w:rsidRPr="00993F27">
        <w:t xml:space="preserve"> Mountain bikers were the </w:t>
      </w:r>
      <w:r w:rsidR="009A2D6C" w:rsidRPr="00993F27">
        <w:t>most detected</w:t>
      </w:r>
      <w:r w:rsidR="001A7303" w:rsidRPr="00993F27">
        <w:t xml:space="preserve"> </w:t>
      </w:r>
      <w:r w:rsidR="00A4691B">
        <w:t xml:space="preserve">recreational </w:t>
      </w:r>
      <w:r w:rsidR="001A7303" w:rsidRPr="00993F27">
        <w:t xml:space="preserve">group on the cameras. White-tailed and mule deer were the </w:t>
      </w:r>
      <w:r w:rsidR="009A2D6C" w:rsidRPr="00993F27">
        <w:t>most detected</w:t>
      </w:r>
      <w:r w:rsidR="001A7303" w:rsidRPr="00993F27">
        <w:t xml:space="preserve"> </w:t>
      </w:r>
      <w:r w:rsidR="00384C03" w:rsidRPr="00993F27">
        <w:t>wildlife</w:t>
      </w:r>
      <w:r w:rsidR="001A7303" w:rsidRPr="00993F27">
        <w:t xml:space="preserve">. </w:t>
      </w:r>
      <w:r w:rsidR="009A2D6C" w:rsidRPr="00993F27">
        <w:t>Several</w:t>
      </w:r>
      <w:r w:rsidR="001A7303" w:rsidRPr="00993F27">
        <w:t xml:space="preserve"> species were detected at low rates (&lt;30 detections) such as bobcats, badgers, wolverine, and a mountain goat and were not used in subsequent analyses due to their rarity.</w:t>
      </w:r>
      <w:r w:rsidR="00384C03" w:rsidRPr="00993F27">
        <w:t xml:space="preserve"> We focus our analyses on 7 large/medium mammal species with &gt; 30 detections</w:t>
      </w:r>
      <w:r w:rsidR="00245945" w:rsidRPr="00993F27">
        <w:t xml:space="preserve"> each</w:t>
      </w:r>
      <w:r w:rsidR="00384C03" w:rsidRPr="00993F27">
        <w:t xml:space="preserve"> (white-tailed deer, mule deer, elk, red fox, moose, black bear, and grizzly bear).</w:t>
      </w:r>
    </w:p>
    <w:p w14:paraId="57B1D789" w14:textId="718037D0" w:rsidR="00361DB8" w:rsidRPr="00993F27" w:rsidRDefault="00361DB8" w:rsidP="00993F27">
      <w:pPr>
        <w:pStyle w:val="p1"/>
        <w:spacing w:line="480" w:lineRule="auto"/>
      </w:pPr>
    </w:p>
    <w:p w14:paraId="198482E8" w14:textId="0F87FCAB" w:rsidR="00932FE9" w:rsidRPr="00993F27" w:rsidRDefault="00932FE9" w:rsidP="00993F27">
      <w:pPr>
        <w:pStyle w:val="Caption"/>
        <w:keepNext/>
        <w:spacing w:line="480" w:lineRule="auto"/>
        <w:rPr>
          <w:rFonts w:ascii="Times New Roman" w:hAnsi="Times New Roman" w:cs="Times New Roman"/>
          <w:sz w:val="24"/>
          <w:szCs w:val="24"/>
        </w:rPr>
      </w:pPr>
      <w:bookmarkStart w:id="0" w:name="_Ref203470370"/>
      <w:bookmarkStart w:id="1" w:name="_Ref203470365"/>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0"/>
      <w:r w:rsidRPr="00993F27">
        <w:rPr>
          <w:rFonts w:ascii="Times New Roman" w:hAnsi="Times New Roman" w:cs="Times New Roman"/>
          <w:sz w:val="24"/>
          <w:szCs w:val="24"/>
        </w:rPr>
        <w:t xml:space="preserve">. Summary </w:t>
      </w:r>
      <w:r w:rsidR="00E91E1E" w:rsidRPr="00993F27">
        <w:rPr>
          <w:rFonts w:ascii="Times New Roman" w:hAnsi="Times New Roman" w:cs="Times New Roman"/>
          <w:sz w:val="24"/>
          <w:szCs w:val="24"/>
        </w:rPr>
        <w:t xml:space="preserve">of detections </w:t>
      </w:r>
      <w:r w:rsidRPr="00993F27">
        <w:rPr>
          <w:rFonts w:ascii="Times New Roman" w:hAnsi="Times New Roman" w:cs="Times New Roman"/>
          <w:sz w:val="24"/>
          <w:szCs w:val="24"/>
        </w:rPr>
        <w:t>by sp</w:t>
      </w:r>
      <w:r w:rsidR="00E65128" w:rsidRPr="00993F27">
        <w:rPr>
          <w:rFonts w:ascii="Times New Roman" w:hAnsi="Times New Roman" w:cs="Times New Roman"/>
          <w:sz w:val="24"/>
          <w:szCs w:val="24"/>
        </w:rPr>
        <w:t>ecies</w:t>
      </w:r>
      <w:r w:rsidRPr="00993F27">
        <w:rPr>
          <w:rFonts w:ascii="Times New Roman" w:hAnsi="Times New Roman" w:cs="Times New Roman"/>
          <w:sz w:val="24"/>
          <w:szCs w:val="24"/>
        </w:rPr>
        <w:t xml:space="preserve"> at Fernie Trail Network cameras</w:t>
      </w:r>
      <w:bookmarkEnd w:id="1"/>
      <w:r w:rsidR="00C50D70" w:rsidRPr="00993F27">
        <w:rPr>
          <w:rFonts w:ascii="Times New Roman" w:hAnsi="Times New Roman" w:cs="Times New Roman"/>
          <w:sz w:val="24"/>
          <w:szCs w:val="24"/>
        </w:rPr>
        <w:t xml:space="preserve"> between May and October each year between 2021-2024</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993F27"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Group</w:t>
            </w:r>
          </w:p>
        </w:tc>
        <w:tc>
          <w:tcPr>
            <w:tcW w:w="3421" w:type="dxa"/>
            <w:noWrap/>
            <w:hideMark/>
          </w:tcPr>
          <w:p w14:paraId="294817F8" w14:textId="2266D973"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pecies</w:t>
            </w:r>
          </w:p>
        </w:tc>
        <w:tc>
          <w:tcPr>
            <w:tcW w:w="1107" w:type="dxa"/>
            <w:noWrap/>
            <w:hideMark/>
          </w:tcPr>
          <w:p w14:paraId="4DCC59E9" w14:textId="26A98327"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ites</w:t>
            </w:r>
          </w:p>
        </w:tc>
        <w:tc>
          <w:tcPr>
            <w:tcW w:w="1754" w:type="dxa"/>
            <w:noWrap/>
            <w:hideMark/>
          </w:tcPr>
          <w:p w14:paraId="33A23129" w14:textId="68DF2F64"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Detections</w:t>
            </w:r>
          </w:p>
        </w:tc>
        <w:tc>
          <w:tcPr>
            <w:tcW w:w="2525" w:type="dxa"/>
            <w:gridSpan w:val="2"/>
            <w:noWrap/>
            <w:hideMark/>
          </w:tcPr>
          <w:p w14:paraId="7044D2D9" w14:textId="40266AAA"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Hit rate per 100 days</w:t>
            </w:r>
          </w:p>
        </w:tc>
      </w:tr>
      <w:tr w:rsidR="00E91E1E" w:rsidRPr="00993F27" w14:paraId="3E1F3EC6" w14:textId="77777777" w:rsidTr="00BB41C4">
        <w:trPr>
          <w:gridAfter w:val="1"/>
          <w:wAfter w:w="290" w:type="dxa"/>
          <w:trHeight w:val="320"/>
        </w:trPr>
        <w:tc>
          <w:tcPr>
            <w:tcW w:w="974" w:type="dxa"/>
            <w:noWrap/>
            <w:vAlign w:val="bottom"/>
            <w:hideMark/>
          </w:tcPr>
          <w:p w14:paraId="331F8C9C" w14:textId="7EAF203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C61FD8F" w14:textId="6870F8D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ke</w:t>
            </w:r>
          </w:p>
        </w:tc>
        <w:tc>
          <w:tcPr>
            <w:tcW w:w="1107" w:type="dxa"/>
            <w:noWrap/>
            <w:vAlign w:val="bottom"/>
            <w:hideMark/>
          </w:tcPr>
          <w:p w14:paraId="36493C54" w14:textId="3B2926C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9</w:t>
            </w:r>
          </w:p>
        </w:tc>
        <w:tc>
          <w:tcPr>
            <w:tcW w:w="1754" w:type="dxa"/>
            <w:noWrap/>
            <w:vAlign w:val="bottom"/>
            <w:hideMark/>
          </w:tcPr>
          <w:p w14:paraId="329C3324" w14:textId="7894D44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3346</w:t>
            </w:r>
          </w:p>
        </w:tc>
        <w:tc>
          <w:tcPr>
            <w:tcW w:w="2235" w:type="dxa"/>
            <w:noWrap/>
            <w:vAlign w:val="bottom"/>
            <w:hideMark/>
          </w:tcPr>
          <w:p w14:paraId="2D62B0A4" w14:textId="2CB8E61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35.5</w:t>
            </w:r>
          </w:p>
        </w:tc>
      </w:tr>
      <w:tr w:rsidR="00E91E1E" w:rsidRPr="00993F27"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FC2B79A" w14:textId="7916C8C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1107" w:type="dxa"/>
            <w:noWrap/>
            <w:vAlign w:val="bottom"/>
            <w:hideMark/>
          </w:tcPr>
          <w:p w14:paraId="4C0A83C2" w14:textId="08AEDFA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4A6D8A22" w14:textId="71BFE66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666</w:t>
            </w:r>
          </w:p>
        </w:tc>
        <w:tc>
          <w:tcPr>
            <w:tcW w:w="2235" w:type="dxa"/>
            <w:noWrap/>
            <w:vAlign w:val="bottom"/>
            <w:hideMark/>
          </w:tcPr>
          <w:p w14:paraId="67592054" w14:textId="1C08D43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7.1</w:t>
            </w:r>
          </w:p>
        </w:tc>
      </w:tr>
      <w:tr w:rsidR="00E91E1E" w:rsidRPr="00993F27" w14:paraId="312BCBDC" w14:textId="77777777" w:rsidTr="00BB41C4">
        <w:trPr>
          <w:gridAfter w:val="1"/>
          <w:wAfter w:w="290" w:type="dxa"/>
          <w:trHeight w:val="320"/>
        </w:trPr>
        <w:tc>
          <w:tcPr>
            <w:tcW w:w="974" w:type="dxa"/>
            <w:noWrap/>
            <w:vAlign w:val="bottom"/>
            <w:hideMark/>
          </w:tcPr>
          <w:p w14:paraId="0CCB96A3" w14:textId="18BCCA4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795EA967" w14:textId="07AB88C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all terrain vehicle</w:t>
            </w:r>
          </w:p>
        </w:tc>
        <w:tc>
          <w:tcPr>
            <w:tcW w:w="1107" w:type="dxa"/>
            <w:noWrap/>
            <w:vAlign w:val="bottom"/>
            <w:hideMark/>
          </w:tcPr>
          <w:p w14:paraId="3F95CB7B" w14:textId="723E365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70ABF949" w14:textId="4ED2855F"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6</w:t>
            </w:r>
          </w:p>
        </w:tc>
        <w:tc>
          <w:tcPr>
            <w:tcW w:w="2235" w:type="dxa"/>
            <w:noWrap/>
            <w:vAlign w:val="bottom"/>
            <w:hideMark/>
          </w:tcPr>
          <w:p w14:paraId="108749ED" w14:textId="02BC645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1</w:t>
            </w:r>
          </w:p>
        </w:tc>
      </w:tr>
      <w:tr w:rsidR="00E91E1E" w:rsidRPr="00993F27"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2C2D84FD" w14:textId="396F4CC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vehicle</w:t>
            </w:r>
          </w:p>
        </w:tc>
        <w:tc>
          <w:tcPr>
            <w:tcW w:w="1107" w:type="dxa"/>
            <w:noWrap/>
            <w:vAlign w:val="bottom"/>
            <w:hideMark/>
          </w:tcPr>
          <w:p w14:paraId="6953ABE9" w14:textId="4662747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w:t>
            </w:r>
          </w:p>
        </w:tc>
        <w:tc>
          <w:tcPr>
            <w:tcW w:w="1754" w:type="dxa"/>
            <w:noWrap/>
            <w:vAlign w:val="bottom"/>
            <w:hideMark/>
          </w:tcPr>
          <w:p w14:paraId="49F6E6DB" w14:textId="194D204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2</w:t>
            </w:r>
          </w:p>
        </w:tc>
        <w:tc>
          <w:tcPr>
            <w:tcW w:w="2235" w:type="dxa"/>
            <w:noWrap/>
            <w:vAlign w:val="bottom"/>
            <w:hideMark/>
          </w:tcPr>
          <w:p w14:paraId="200337E7" w14:textId="24B60D7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r>
      <w:tr w:rsidR="00E91E1E" w:rsidRPr="00993F27" w14:paraId="24B0DA50" w14:textId="77777777" w:rsidTr="00BB41C4">
        <w:trPr>
          <w:gridAfter w:val="1"/>
          <w:wAfter w:w="290" w:type="dxa"/>
          <w:trHeight w:val="320"/>
        </w:trPr>
        <w:tc>
          <w:tcPr>
            <w:tcW w:w="974" w:type="dxa"/>
            <w:noWrap/>
            <w:vAlign w:val="bottom"/>
            <w:hideMark/>
          </w:tcPr>
          <w:p w14:paraId="0D56A626" w14:textId="6BEA038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030C689" w14:textId="4EA83D3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eavy equipment</w:t>
            </w:r>
          </w:p>
        </w:tc>
        <w:tc>
          <w:tcPr>
            <w:tcW w:w="1107" w:type="dxa"/>
            <w:noWrap/>
            <w:vAlign w:val="bottom"/>
            <w:hideMark/>
          </w:tcPr>
          <w:p w14:paraId="7A3D6197" w14:textId="363713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w:t>
            </w:r>
          </w:p>
        </w:tc>
        <w:tc>
          <w:tcPr>
            <w:tcW w:w="1754" w:type="dxa"/>
            <w:noWrap/>
            <w:vAlign w:val="bottom"/>
            <w:hideMark/>
          </w:tcPr>
          <w:p w14:paraId="1FD5C64F" w14:textId="355D01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c>
          <w:tcPr>
            <w:tcW w:w="2235" w:type="dxa"/>
            <w:noWrap/>
            <w:vAlign w:val="bottom"/>
            <w:hideMark/>
          </w:tcPr>
          <w:p w14:paraId="6725801E" w14:textId="15F29A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67BF1F9" w14:textId="7A13EB3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hite-tailed deer</w:t>
            </w:r>
          </w:p>
        </w:tc>
        <w:tc>
          <w:tcPr>
            <w:tcW w:w="1107" w:type="dxa"/>
            <w:noWrap/>
            <w:vAlign w:val="bottom"/>
            <w:hideMark/>
          </w:tcPr>
          <w:p w14:paraId="7BFEB38C" w14:textId="5090DB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753AF6BF" w14:textId="6A5FDCA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611</w:t>
            </w:r>
          </w:p>
        </w:tc>
        <w:tc>
          <w:tcPr>
            <w:tcW w:w="2235" w:type="dxa"/>
            <w:noWrap/>
            <w:vAlign w:val="bottom"/>
            <w:hideMark/>
          </w:tcPr>
          <w:p w14:paraId="7218E503" w14:textId="273FC7E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2.6</w:t>
            </w:r>
          </w:p>
        </w:tc>
      </w:tr>
      <w:tr w:rsidR="00E91E1E" w:rsidRPr="00993F27" w14:paraId="7E240812" w14:textId="77777777" w:rsidTr="00BB41C4">
        <w:trPr>
          <w:gridAfter w:val="1"/>
          <w:wAfter w:w="290" w:type="dxa"/>
          <w:trHeight w:val="320"/>
        </w:trPr>
        <w:tc>
          <w:tcPr>
            <w:tcW w:w="974" w:type="dxa"/>
            <w:noWrap/>
            <w:vAlign w:val="bottom"/>
            <w:hideMark/>
          </w:tcPr>
          <w:p w14:paraId="3B20573E" w14:textId="5CB055A5"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BFAECD" w14:textId="6D411E0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ule deer</w:t>
            </w:r>
          </w:p>
        </w:tc>
        <w:tc>
          <w:tcPr>
            <w:tcW w:w="1107" w:type="dxa"/>
            <w:noWrap/>
            <w:vAlign w:val="bottom"/>
            <w:hideMark/>
          </w:tcPr>
          <w:p w14:paraId="6EA1E109" w14:textId="44ED3D2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53430C0E" w14:textId="5D832A2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08</w:t>
            </w:r>
          </w:p>
        </w:tc>
        <w:tc>
          <w:tcPr>
            <w:tcW w:w="2235" w:type="dxa"/>
            <w:noWrap/>
            <w:vAlign w:val="bottom"/>
            <w:hideMark/>
          </w:tcPr>
          <w:p w14:paraId="4E32639B" w14:textId="33E1BDB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7.9</w:t>
            </w:r>
          </w:p>
        </w:tc>
      </w:tr>
      <w:tr w:rsidR="00E91E1E" w:rsidRPr="00993F27"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6F6644" w14:textId="2FCE24F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elk</w:t>
            </w:r>
          </w:p>
        </w:tc>
        <w:tc>
          <w:tcPr>
            <w:tcW w:w="1107" w:type="dxa"/>
            <w:noWrap/>
            <w:vAlign w:val="bottom"/>
            <w:hideMark/>
          </w:tcPr>
          <w:p w14:paraId="66B32AE6" w14:textId="680C14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02819E7D" w14:textId="2464570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82</w:t>
            </w:r>
          </w:p>
        </w:tc>
        <w:tc>
          <w:tcPr>
            <w:tcW w:w="2235" w:type="dxa"/>
            <w:noWrap/>
            <w:vAlign w:val="bottom"/>
            <w:hideMark/>
          </w:tcPr>
          <w:p w14:paraId="41A9C839" w14:textId="1AEE786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4</w:t>
            </w:r>
          </w:p>
        </w:tc>
      </w:tr>
      <w:tr w:rsidR="00E91E1E" w:rsidRPr="00993F27" w14:paraId="3759C54D" w14:textId="77777777" w:rsidTr="00BB41C4">
        <w:trPr>
          <w:gridAfter w:val="1"/>
          <w:wAfter w:w="290" w:type="dxa"/>
          <w:trHeight w:val="320"/>
        </w:trPr>
        <w:tc>
          <w:tcPr>
            <w:tcW w:w="974" w:type="dxa"/>
            <w:noWrap/>
            <w:vAlign w:val="bottom"/>
            <w:hideMark/>
          </w:tcPr>
          <w:p w14:paraId="3E397996" w14:textId="7EA9946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3DFA4210" w14:textId="13F334E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red fox</w:t>
            </w:r>
          </w:p>
        </w:tc>
        <w:tc>
          <w:tcPr>
            <w:tcW w:w="1107" w:type="dxa"/>
            <w:noWrap/>
            <w:vAlign w:val="bottom"/>
            <w:hideMark/>
          </w:tcPr>
          <w:p w14:paraId="44C54018" w14:textId="030F27D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1754" w:type="dxa"/>
            <w:noWrap/>
            <w:vAlign w:val="bottom"/>
            <w:hideMark/>
          </w:tcPr>
          <w:p w14:paraId="5E38C237" w14:textId="73CB417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08</w:t>
            </w:r>
          </w:p>
        </w:tc>
        <w:tc>
          <w:tcPr>
            <w:tcW w:w="2235" w:type="dxa"/>
            <w:noWrap/>
            <w:vAlign w:val="bottom"/>
            <w:hideMark/>
          </w:tcPr>
          <w:p w14:paraId="427FAE98" w14:textId="6633189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w:t>
            </w:r>
          </w:p>
        </w:tc>
      </w:tr>
      <w:tr w:rsidR="00E91E1E" w:rsidRPr="00993F27"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lastRenderedPageBreak/>
              <w:t>Wild</w:t>
            </w:r>
          </w:p>
        </w:tc>
        <w:tc>
          <w:tcPr>
            <w:tcW w:w="3421" w:type="dxa"/>
            <w:noWrap/>
            <w:vAlign w:val="bottom"/>
            <w:hideMark/>
          </w:tcPr>
          <w:p w14:paraId="47257290" w14:textId="51E5A4A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oose</w:t>
            </w:r>
          </w:p>
        </w:tc>
        <w:tc>
          <w:tcPr>
            <w:tcW w:w="1107" w:type="dxa"/>
            <w:noWrap/>
            <w:vAlign w:val="bottom"/>
            <w:hideMark/>
          </w:tcPr>
          <w:p w14:paraId="02A8E6D7" w14:textId="66AACCA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6</w:t>
            </w:r>
          </w:p>
        </w:tc>
        <w:tc>
          <w:tcPr>
            <w:tcW w:w="1754" w:type="dxa"/>
            <w:noWrap/>
            <w:vAlign w:val="bottom"/>
            <w:hideMark/>
          </w:tcPr>
          <w:p w14:paraId="24AC887E" w14:textId="26455E5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0</w:t>
            </w:r>
          </w:p>
        </w:tc>
        <w:tc>
          <w:tcPr>
            <w:tcW w:w="2235" w:type="dxa"/>
            <w:noWrap/>
            <w:vAlign w:val="bottom"/>
            <w:hideMark/>
          </w:tcPr>
          <w:p w14:paraId="09FD2112" w14:textId="3812D00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7</w:t>
            </w:r>
          </w:p>
        </w:tc>
      </w:tr>
      <w:tr w:rsidR="00E91E1E" w:rsidRPr="00993F27" w14:paraId="5EFF0451" w14:textId="77777777" w:rsidTr="00BB41C4">
        <w:trPr>
          <w:gridAfter w:val="1"/>
          <w:wAfter w:w="290" w:type="dxa"/>
          <w:trHeight w:val="320"/>
        </w:trPr>
        <w:tc>
          <w:tcPr>
            <w:tcW w:w="974" w:type="dxa"/>
            <w:noWrap/>
            <w:vAlign w:val="bottom"/>
            <w:hideMark/>
          </w:tcPr>
          <w:p w14:paraId="121BD429" w14:textId="7A088B3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0A6EB35" w14:textId="4C67810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lack bear</w:t>
            </w:r>
          </w:p>
        </w:tc>
        <w:tc>
          <w:tcPr>
            <w:tcW w:w="1107" w:type="dxa"/>
            <w:noWrap/>
            <w:vAlign w:val="bottom"/>
            <w:hideMark/>
          </w:tcPr>
          <w:p w14:paraId="2E9A2094" w14:textId="040F7CE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69E09CD0" w14:textId="22D32B3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464</w:t>
            </w:r>
          </w:p>
        </w:tc>
        <w:tc>
          <w:tcPr>
            <w:tcW w:w="2235" w:type="dxa"/>
            <w:noWrap/>
            <w:vAlign w:val="bottom"/>
            <w:hideMark/>
          </w:tcPr>
          <w:p w14:paraId="68ECC99A" w14:textId="529270E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8</w:t>
            </w:r>
          </w:p>
        </w:tc>
      </w:tr>
      <w:tr w:rsidR="00E91E1E" w:rsidRPr="00993F27"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2935C1C" w14:textId="693FBAE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deer</w:t>
            </w:r>
          </w:p>
        </w:tc>
        <w:tc>
          <w:tcPr>
            <w:tcW w:w="1107" w:type="dxa"/>
            <w:noWrap/>
            <w:vAlign w:val="bottom"/>
            <w:hideMark/>
          </w:tcPr>
          <w:p w14:paraId="6A41510C" w14:textId="14D3702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w:t>
            </w:r>
          </w:p>
        </w:tc>
        <w:tc>
          <w:tcPr>
            <w:tcW w:w="1754" w:type="dxa"/>
            <w:noWrap/>
            <w:vAlign w:val="bottom"/>
            <w:hideMark/>
          </w:tcPr>
          <w:p w14:paraId="66CF2003" w14:textId="1031C50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1</w:t>
            </w:r>
          </w:p>
        </w:tc>
        <w:tc>
          <w:tcPr>
            <w:tcW w:w="2235" w:type="dxa"/>
            <w:noWrap/>
            <w:vAlign w:val="bottom"/>
            <w:hideMark/>
          </w:tcPr>
          <w:p w14:paraId="330BFE17" w14:textId="487B614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r>
      <w:tr w:rsidR="00E91E1E" w:rsidRPr="00993F27" w14:paraId="72109E30" w14:textId="77777777" w:rsidTr="00BB41C4">
        <w:trPr>
          <w:gridAfter w:val="1"/>
          <w:wAfter w:w="290" w:type="dxa"/>
          <w:trHeight w:val="320"/>
        </w:trPr>
        <w:tc>
          <w:tcPr>
            <w:tcW w:w="974" w:type="dxa"/>
            <w:noWrap/>
            <w:vAlign w:val="bottom"/>
            <w:hideMark/>
          </w:tcPr>
          <w:p w14:paraId="48AC02B4" w14:textId="71DCAA3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9F08AB0" w14:textId="45A4ED7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izzly bear</w:t>
            </w:r>
          </w:p>
        </w:tc>
        <w:tc>
          <w:tcPr>
            <w:tcW w:w="1107" w:type="dxa"/>
            <w:noWrap/>
            <w:vAlign w:val="bottom"/>
            <w:hideMark/>
          </w:tcPr>
          <w:p w14:paraId="6C052680" w14:textId="4E3200D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w:t>
            </w:r>
          </w:p>
        </w:tc>
        <w:tc>
          <w:tcPr>
            <w:tcW w:w="1754" w:type="dxa"/>
            <w:noWrap/>
            <w:vAlign w:val="bottom"/>
            <w:hideMark/>
          </w:tcPr>
          <w:p w14:paraId="1CA2EEEB" w14:textId="542DDA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1</w:t>
            </w:r>
          </w:p>
        </w:tc>
        <w:tc>
          <w:tcPr>
            <w:tcW w:w="2235" w:type="dxa"/>
            <w:noWrap/>
            <w:vAlign w:val="bottom"/>
            <w:hideMark/>
          </w:tcPr>
          <w:p w14:paraId="31B46EEF" w14:textId="6121A3FE"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w:t>
            </w:r>
          </w:p>
        </w:tc>
      </w:tr>
      <w:tr w:rsidR="00E91E1E" w:rsidRPr="00993F27"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5428E09" w14:textId="40E3A1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snowshoe hare</w:t>
            </w:r>
          </w:p>
        </w:tc>
        <w:tc>
          <w:tcPr>
            <w:tcW w:w="1107" w:type="dxa"/>
            <w:noWrap/>
            <w:vAlign w:val="bottom"/>
            <w:hideMark/>
          </w:tcPr>
          <w:p w14:paraId="054FB81B" w14:textId="0AE790D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1754" w:type="dxa"/>
            <w:noWrap/>
            <w:vAlign w:val="bottom"/>
            <w:hideMark/>
          </w:tcPr>
          <w:p w14:paraId="5E569D34" w14:textId="2491A06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5</w:t>
            </w:r>
          </w:p>
        </w:tc>
        <w:tc>
          <w:tcPr>
            <w:tcW w:w="2235" w:type="dxa"/>
            <w:noWrap/>
            <w:vAlign w:val="bottom"/>
            <w:hideMark/>
          </w:tcPr>
          <w:p w14:paraId="3BD9B2FA" w14:textId="482FC40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6</w:t>
            </w:r>
          </w:p>
        </w:tc>
      </w:tr>
      <w:tr w:rsidR="00E91E1E" w:rsidRPr="00993F27" w14:paraId="347AB533" w14:textId="77777777" w:rsidTr="00BB41C4">
        <w:trPr>
          <w:gridAfter w:val="1"/>
          <w:wAfter w:w="290" w:type="dxa"/>
          <w:trHeight w:val="320"/>
        </w:trPr>
        <w:tc>
          <w:tcPr>
            <w:tcW w:w="974" w:type="dxa"/>
            <w:noWrap/>
            <w:vAlign w:val="bottom"/>
            <w:hideMark/>
          </w:tcPr>
          <w:p w14:paraId="75C6F80B" w14:textId="0459D8C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D26A672" w14:textId="0783D6B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ay wolf</w:t>
            </w:r>
          </w:p>
        </w:tc>
        <w:tc>
          <w:tcPr>
            <w:tcW w:w="1107" w:type="dxa"/>
            <w:noWrap/>
            <w:vAlign w:val="bottom"/>
            <w:hideMark/>
          </w:tcPr>
          <w:p w14:paraId="7ECC4531" w14:textId="68A856C8"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c>
          <w:tcPr>
            <w:tcW w:w="1754" w:type="dxa"/>
            <w:noWrap/>
            <w:vAlign w:val="bottom"/>
            <w:hideMark/>
          </w:tcPr>
          <w:p w14:paraId="7D876AA6" w14:textId="75E7C2C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2235" w:type="dxa"/>
            <w:noWrap/>
            <w:vAlign w:val="bottom"/>
            <w:hideMark/>
          </w:tcPr>
          <w:p w14:paraId="4F135A44" w14:textId="15326365"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2</w:t>
            </w:r>
          </w:p>
        </w:tc>
      </w:tr>
      <w:tr w:rsidR="00E91E1E" w:rsidRPr="00993F27"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325ABBA" w14:textId="35758EF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ugar</w:t>
            </w:r>
          </w:p>
        </w:tc>
        <w:tc>
          <w:tcPr>
            <w:tcW w:w="1107" w:type="dxa"/>
            <w:noWrap/>
            <w:vAlign w:val="bottom"/>
            <w:hideMark/>
          </w:tcPr>
          <w:p w14:paraId="6739CE71" w14:textId="1FC7A24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2FB1B705" w14:textId="3135568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w:t>
            </w:r>
          </w:p>
        </w:tc>
        <w:tc>
          <w:tcPr>
            <w:tcW w:w="2235" w:type="dxa"/>
            <w:noWrap/>
            <w:vAlign w:val="bottom"/>
            <w:hideMark/>
          </w:tcPr>
          <w:p w14:paraId="4FC6F8DB" w14:textId="045CD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8ED1CB7" w14:textId="77777777" w:rsidTr="00BB41C4">
        <w:trPr>
          <w:gridAfter w:val="1"/>
          <w:wAfter w:w="290" w:type="dxa"/>
          <w:trHeight w:val="320"/>
        </w:trPr>
        <w:tc>
          <w:tcPr>
            <w:tcW w:w="974" w:type="dxa"/>
            <w:noWrap/>
            <w:vAlign w:val="bottom"/>
            <w:hideMark/>
          </w:tcPr>
          <w:p w14:paraId="54B05758" w14:textId="058A566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C13A7A9" w14:textId="4935645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rd</w:t>
            </w:r>
          </w:p>
        </w:tc>
        <w:tc>
          <w:tcPr>
            <w:tcW w:w="1107" w:type="dxa"/>
            <w:noWrap/>
            <w:vAlign w:val="bottom"/>
            <w:hideMark/>
          </w:tcPr>
          <w:p w14:paraId="6913A5F4" w14:textId="509FF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31D27E3F" w14:textId="595682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w:t>
            </w:r>
          </w:p>
        </w:tc>
        <w:tc>
          <w:tcPr>
            <w:tcW w:w="2235" w:type="dxa"/>
            <w:noWrap/>
            <w:vAlign w:val="bottom"/>
            <w:hideMark/>
          </w:tcPr>
          <w:p w14:paraId="73421358" w14:textId="2E8735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848B634" w14:textId="44EC7A6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yote</w:t>
            </w:r>
          </w:p>
        </w:tc>
        <w:tc>
          <w:tcPr>
            <w:tcW w:w="1107" w:type="dxa"/>
            <w:noWrap/>
            <w:vAlign w:val="bottom"/>
            <w:hideMark/>
          </w:tcPr>
          <w:p w14:paraId="0882A85C" w14:textId="5B7084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17817F22" w14:textId="4A7050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w:t>
            </w:r>
          </w:p>
        </w:tc>
        <w:tc>
          <w:tcPr>
            <w:tcW w:w="2235" w:type="dxa"/>
            <w:noWrap/>
            <w:vAlign w:val="bottom"/>
            <w:hideMark/>
          </w:tcPr>
          <w:p w14:paraId="5DF6E72F" w14:textId="75B018F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38A64AA5" w14:textId="77777777" w:rsidTr="00BB41C4">
        <w:trPr>
          <w:gridAfter w:val="1"/>
          <w:wAfter w:w="290" w:type="dxa"/>
          <w:trHeight w:val="320"/>
        </w:trPr>
        <w:tc>
          <w:tcPr>
            <w:tcW w:w="974" w:type="dxa"/>
            <w:noWrap/>
            <w:vAlign w:val="bottom"/>
            <w:hideMark/>
          </w:tcPr>
          <w:p w14:paraId="4F26647B" w14:textId="1E854B9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EE99110" w14:textId="78233CB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porcupine</w:t>
            </w:r>
          </w:p>
        </w:tc>
        <w:tc>
          <w:tcPr>
            <w:tcW w:w="1107" w:type="dxa"/>
            <w:noWrap/>
            <w:vAlign w:val="bottom"/>
            <w:hideMark/>
          </w:tcPr>
          <w:p w14:paraId="316EC624" w14:textId="0ABC0C1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w:t>
            </w:r>
          </w:p>
        </w:tc>
        <w:tc>
          <w:tcPr>
            <w:tcW w:w="1754" w:type="dxa"/>
            <w:noWrap/>
            <w:vAlign w:val="bottom"/>
            <w:hideMark/>
          </w:tcPr>
          <w:p w14:paraId="01B416D1" w14:textId="7BD894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2235" w:type="dxa"/>
            <w:noWrap/>
            <w:vAlign w:val="bottom"/>
            <w:hideMark/>
          </w:tcPr>
          <w:p w14:paraId="74DC0B31" w14:textId="7E19687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bl>
    <w:p w14:paraId="6A78185A" w14:textId="5D4B5B35" w:rsidR="001A7303" w:rsidRPr="00993F27" w:rsidRDefault="001A7303" w:rsidP="00993F27">
      <w:pPr>
        <w:pStyle w:val="p1"/>
        <w:spacing w:line="480" w:lineRule="auto"/>
      </w:pPr>
    </w:p>
    <w:p w14:paraId="40350A07" w14:textId="77777777" w:rsidR="00B31BDF" w:rsidRPr="00993F27" w:rsidRDefault="00B31BDF" w:rsidP="00993F27">
      <w:pPr>
        <w:pStyle w:val="p1"/>
        <w:spacing w:line="480" w:lineRule="auto"/>
        <w:rPr>
          <w:i/>
          <w:iCs/>
        </w:rPr>
      </w:pPr>
      <w:r w:rsidRPr="00993F27">
        <w:rPr>
          <w:i/>
          <w:iCs/>
        </w:rPr>
        <w:t>Camera Statistical Analysis</w:t>
      </w:r>
    </w:p>
    <w:p w14:paraId="2E3994BD" w14:textId="38E97EC2" w:rsidR="00D61508" w:rsidRPr="00993F27" w:rsidRDefault="009D05CD" w:rsidP="00993F27">
      <w:pPr>
        <w:pStyle w:val="p1"/>
        <w:spacing w:line="480" w:lineRule="auto"/>
      </w:pPr>
      <w:r w:rsidRPr="00993F27">
        <w:rPr>
          <w:i/>
          <w:iCs/>
        </w:rPr>
        <w:t>Intensity of use</w:t>
      </w:r>
      <w:r w:rsidR="00764249" w:rsidRPr="00993F27">
        <w:t>—</w:t>
      </w:r>
      <w:r w:rsidR="00764249" w:rsidRPr="00993F27">
        <w:rPr>
          <w:b/>
          <w:bCs/>
          <w:color w:val="0E0E0E"/>
        </w:rPr>
        <w:t xml:space="preserve"> </w:t>
      </w:r>
      <w:r w:rsidR="00B511A3" w:rsidRPr="00993F27">
        <w:t xml:space="preserve">Across species, trail </w:t>
      </w:r>
      <w:r w:rsidR="00806382">
        <w:t xml:space="preserve">type and its’ surrounding habitat </w:t>
      </w:r>
      <w:r w:rsidR="00B511A3" w:rsidRPr="00993F27">
        <w:t>influenced detection probabilities and relative abundance, but effects varied by species and by model component (presence vs. abundance). Trail contrasts were assessed both between the Mt. Fernie trail network and the broader valley, and within the trail network (wildlife vs. recreation</w:t>
      </w:r>
      <w:r w:rsidR="00806382">
        <w:t xml:space="preserve"> trails</w:t>
      </w:r>
      <w:r w:rsidR="00E91E1E" w:rsidRPr="00993F27">
        <w:t xml:space="preserve">, </w:t>
      </w:r>
      <w:r w:rsidR="00E91E1E" w:rsidRPr="00993F27">
        <w:fldChar w:fldCharType="begin"/>
      </w:r>
      <w:r w:rsidR="00E91E1E" w:rsidRPr="00993F27">
        <w:instrText xml:space="preserve"> REF _Ref203470451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2</w:t>
      </w:r>
      <w:r w:rsidR="00E91E1E" w:rsidRPr="00993F27">
        <w:fldChar w:fldCharType="end"/>
      </w:r>
      <w:r w:rsidR="00E91E1E" w:rsidRPr="00993F27">
        <w:t>).</w:t>
      </w:r>
    </w:p>
    <w:p w14:paraId="7E2D0C8C" w14:textId="1CCFCAAB" w:rsidR="00D61508" w:rsidRPr="00993F27" w:rsidRDefault="00B511A3" w:rsidP="00993F27">
      <w:pPr>
        <w:pStyle w:val="p1"/>
        <w:spacing w:line="480" w:lineRule="auto"/>
        <w:ind w:firstLine="720"/>
      </w:pPr>
      <w:r w:rsidRPr="00993F27">
        <w:t xml:space="preserve">Humans and bikers were overwhelmingly detected on </w:t>
      </w:r>
      <w:r w:rsidR="00806382">
        <w:t>recreation</w:t>
      </w:r>
      <w:r w:rsidRPr="00993F27">
        <w:t xml:space="preserve"> trails. </w:t>
      </w:r>
      <w:r w:rsidR="00806382">
        <w:t>P</w:t>
      </w:r>
      <w:r w:rsidRPr="00993F27">
        <w:t xml:space="preserve">resence and abundance </w:t>
      </w:r>
      <w:r w:rsidR="00013EBB">
        <w:t>(</w:t>
      </w:r>
      <w:r w:rsidR="00A4691B">
        <w:t>given presence</w:t>
      </w:r>
      <w:r w:rsidR="00013EBB">
        <w:t>)</w:t>
      </w:r>
      <w:r w:rsidR="00A4691B">
        <w:t xml:space="preserve"> </w:t>
      </w:r>
      <w:r w:rsidRPr="00993F27">
        <w:t xml:space="preserve">were significantly higher in the Mt. Fernie trail network compared to </w:t>
      </w:r>
      <w:r w:rsidR="005B5D0C">
        <w:t>Landscape-</w:t>
      </w:r>
      <w:r w:rsidRPr="00993F27">
        <w:t xml:space="preserve">valley sites (human presence </w:t>
      </w:r>
      <w:r w:rsidR="00806382">
        <w:t>Odds Ratio (</w:t>
      </w:r>
      <w:r w:rsidRPr="00993F27">
        <w:t>OR</w:t>
      </w:r>
      <w:r w:rsidR="00806382">
        <w:t>)</w:t>
      </w:r>
      <w:r w:rsidRPr="00993F27">
        <w:t xml:space="preserve"> </w:t>
      </w:r>
      <w:r w:rsidR="00806382">
        <w:t>&gt;120</w:t>
      </w:r>
      <w:r w:rsidRPr="00993F27">
        <w:t xml:space="preserve">, p &lt; 0.001; abundance ratio </w:t>
      </w:r>
      <w:r w:rsidR="00806382">
        <w:t>&gt;8</w:t>
      </w:r>
      <w:r w:rsidRPr="00993F27">
        <w:t>, p &lt; 0.001</w:t>
      </w:r>
      <w:r w:rsidR="00806382">
        <w:t xml:space="preserve">, although bike model struggled with convergence due to near zero bikes detected at </w:t>
      </w:r>
      <w:r w:rsidR="00806382">
        <w:lastRenderedPageBreak/>
        <w:t>Landscape-valley sites</w:t>
      </w:r>
      <w:r w:rsidRPr="00993F27">
        <w:t xml:space="preserve">). Within the trail network, detections were strongly concentrated on </w:t>
      </w:r>
      <w:r w:rsidR="00806382">
        <w:t>r</w:t>
      </w:r>
      <w:r w:rsidRPr="00993F27">
        <w:t>ec</w:t>
      </w:r>
      <w:r w:rsidR="00806382">
        <w:t>reation</w:t>
      </w:r>
      <w:r w:rsidRPr="00993F27">
        <w:t xml:space="preserve"> trails (presence OR</w:t>
      </w:r>
      <w:r w:rsidR="00806382">
        <w:t>&gt;55</w:t>
      </w:r>
      <w:r w:rsidRPr="00993F27">
        <w:t xml:space="preserve">, p &lt; 0.001; abundance ratio </w:t>
      </w:r>
      <w:r w:rsidR="00806382">
        <w:t>&gt;626</w:t>
      </w:r>
      <w:r w:rsidRPr="00993F27">
        <w:t>, p &lt; 0.001).</w:t>
      </w:r>
    </w:p>
    <w:p w14:paraId="78D7542A" w14:textId="454AF24D" w:rsidR="00D61508" w:rsidRPr="00993F27" w:rsidRDefault="00B511A3" w:rsidP="00993F27">
      <w:pPr>
        <w:pStyle w:val="p1"/>
        <w:spacing w:line="480" w:lineRule="auto"/>
        <w:ind w:firstLine="720"/>
      </w:pPr>
      <w:r w:rsidRPr="00993F27">
        <w:t xml:space="preserve">Black bears </w:t>
      </w:r>
      <w:r w:rsidR="00806382">
        <w:t>p</w:t>
      </w:r>
      <w:r w:rsidR="00806382" w:rsidRPr="00993F27">
        <w:t xml:space="preserve">resence was </w:t>
      </w:r>
      <w:r w:rsidR="00806382">
        <w:t>higher within</w:t>
      </w:r>
      <w:r w:rsidR="00806382" w:rsidRPr="00993F27">
        <w:t xml:space="preserve"> the trail network overall compared to </w:t>
      </w:r>
      <w:r w:rsidR="00806382">
        <w:t>Landscape-</w:t>
      </w:r>
      <w:r w:rsidR="00806382" w:rsidRPr="00993F27">
        <w:t xml:space="preserve">valley </w:t>
      </w:r>
      <w:r w:rsidR="00806382">
        <w:t xml:space="preserve">sites </w:t>
      </w:r>
      <w:r w:rsidR="00806382" w:rsidRPr="00993F27">
        <w:t>(OR ≈ 3.6, p ≈ 0.022)</w:t>
      </w:r>
      <w:r w:rsidR="00806382">
        <w:t xml:space="preserve"> and s</w:t>
      </w:r>
      <w:r w:rsidRPr="00993F27">
        <w:t xml:space="preserve">howed significantly </w:t>
      </w:r>
      <w:r w:rsidR="00806382">
        <w:t>higher</w:t>
      </w:r>
      <w:r w:rsidRPr="00993F27">
        <w:t xml:space="preserve"> presence on</w:t>
      </w:r>
      <w:r w:rsidR="00806382">
        <w:t xml:space="preserve"> wildlife trails</w:t>
      </w:r>
      <w:r w:rsidR="005B5D0C">
        <w:t xml:space="preserve"> </w:t>
      </w:r>
      <w:r w:rsidR="00806382">
        <w:t>within the trail network</w:t>
      </w:r>
      <w:r w:rsidR="00806382" w:rsidRPr="00993F27">
        <w:t xml:space="preserve"> </w:t>
      </w:r>
      <w:r w:rsidR="005B5D0C">
        <w:t>compared to</w:t>
      </w:r>
      <w:r w:rsidRPr="00993F27">
        <w:t xml:space="preserve"> </w:t>
      </w:r>
      <w:r w:rsidR="00806382">
        <w:t>Landscape-</w:t>
      </w:r>
      <w:r w:rsidR="00806382" w:rsidRPr="00993F27">
        <w:t xml:space="preserve">valley </w:t>
      </w:r>
      <w:r w:rsidR="00806382">
        <w:t>sites</w:t>
      </w:r>
      <w:r w:rsidR="00806382" w:rsidRPr="00993F27">
        <w:t xml:space="preserve"> </w:t>
      </w:r>
      <w:r w:rsidRPr="00993F27">
        <w:t xml:space="preserve">(OR ≈ </w:t>
      </w:r>
      <w:r w:rsidR="00806382">
        <w:t>4.7</w:t>
      </w:r>
      <w:r w:rsidRPr="00993F27">
        <w:t xml:space="preserve">, p ≈ 0.016). </w:t>
      </w:r>
      <w:r w:rsidR="00806382">
        <w:t>Black bear</w:t>
      </w:r>
      <w:r w:rsidRPr="00993F27">
        <w:t xml:space="preserve"> abundance did not differ significantly across contexts</w:t>
      </w:r>
      <w:r w:rsidR="00806382">
        <w:t xml:space="preserve"> when present</w:t>
      </w:r>
      <w:r w:rsidRPr="00993F27">
        <w:t>.</w:t>
      </w:r>
      <w:r w:rsidR="00D61508" w:rsidRPr="00993F27">
        <w:t xml:space="preserve"> </w:t>
      </w:r>
      <w:r w:rsidRPr="00993F27">
        <w:t xml:space="preserve">Elk occurred more frequently in </w:t>
      </w:r>
      <w:r w:rsidR="00806382">
        <w:t>Landscape-</w:t>
      </w:r>
      <w:r w:rsidRPr="00993F27">
        <w:t>valley sites than in the Mt. Fernie trail network (OR ≈</w:t>
      </w:r>
      <w:r w:rsidR="00806382">
        <w:t xml:space="preserve"> 26.7</w:t>
      </w:r>
      <w:r w:rsidRPr="00993F27">
        <w:t>, p ≈ 0.0</w:t>
      </w:r>
      <w:r w:rsidR="00806382">
        <w:t xml:space="preserve">13). </w:t>
      </w:r>
      <w:r w:rsidRPr="00993F27">
        <w:t xml:space="preserve">Within the trail network, they were more likely to occur on wildlife trails than </w:t>
      </w:r>
      <w:r w:rsidR="00F93F01">
        <w:t>Recreation trails</w:t>
      </w:r>
      <w:r w:rsidRPr="00993F27">
        <w:t xml:space="preserve"> (OR ≈ 2.</w:t>
      </w:r>
      <w:r w:rsidR="00806382">
        <w:t>6</w:t>
      </w:r>
      <w:r w:rsidRPr="00993F27">
        <w:t xml:space="preserve">, p ≈ 0.065), consistent with the near-zero detections on </w:t>
      </w:r>
      <w:r w:rsidR="00806382">
        <w:t>recreation</w:t>
      </w:r>
      <w:r w:rsidRPr="00993F27">
        <w:t xml:space="preserve"> trails.</w:t>
      </w:r>
      <w:r w:rsidR="00D61508" w:rsidRPr="00993F27">
        <w:t xml:space="preserve"> </w:t>
      </w:r>
      <w:r w:rsidRPr="00993F27">
        <w:t xml:space="preserve">Grizzly bears were detected infrequently, but trail </w:t>
      </w:r>
      <w:r w:rsidR="00806382">
        <w:t>type</w:t>
      </w:r>
      <w:r w:rsidRPr="00993F27">
        <w:t xml:space="preserve"> affected their probability of occurrence.</w:t>
      </w:r>
      <w:r w:rsidR="00806382">
        <w:t xml:space="preserve"> Abundance</w:t>
      </w:r>
      <w:r w:rsidRPr="00993F27">
        <w:t xml:space="preserve"> was </w:t>
      </w:r>
      <w:r w:rsidR="00D61508" w:rsidRPr="00993F27">
        <w:t xml:space="preserve">lower </w:t>
      </w:r>
      <w:r w:rsidRPr="00993F27">
        <w:t>on</w:t>
      </w:r>
      <w:r w:rsidR="00806382">
        <w:t xml:space="preserve"> the Mt Fernie trail network than</w:t>
      </w:r>
      <w:r w:rsidRPr="00993F27">
        <w:t xml:space="preserve"> </w:t>
      </w:r>
      <w:r w:rsidR="00806382">
        <w:t>Landscape-valley sites</w:t>
      </w:r>
      <w:r w:rsidRPr="00993F27">
        <w:t xml:space="preserve"> (</w:t>
      </w:r>
      <w:r w:rsidR="00806382">
        <w:t>abundance ratio</w:t>
      </w:r>
      <w:r w:rsidRPr="00993F27">
        <w:t xml:space="preserve"> ≈ </w:t>
      </w:r>
      <w:r w:rsidR="00806382">
        <w:t>0.45</w:t>
      </w:r>
      <w:r w:rsidRPr="00993F27">
        <w:t>, p ≈ 0.0</w:t>
      </w:r>
      <w:r w:rsidR="00806382">
        <w:t>6</w:t>
      </w:r>
      <w:r w:rsidRPr="00993F27">
        <w:t>),</w:t>
      </w:r>
      <w:r w:rsidR="00806382">
        <w:t xml:space="preserve"> but presence appeared unaffected. Within the Mt Fernie trail network, Grizzly bear presence was</w:t>
      </w:r>
      <w:r w:rsidRPr="00993F27">
        <w:t xml:space="preserve"> </w:t>
      </w:r>
      <w:r w:rsidR="00806382">
        <w:t xml:space="preserve">higher </w:t>
      </w:r>
      <w:r w:rsidRPr="00993F27">
        <w:t xml:space="preserve">on </w:t>
      </w:r>
      <w:r w:rsidR="00806382">
        <w:t>r</w:t>
      </w:r>
      <w:r w:rsidR="00806382" w:rsidRPr="00993F27">
        <w:t>ec</w:t>
      </w:r>
      <w:r w:rsidR="00806382">
        <w:t>reation</w:t>
      </w:r>
      <w:r w:rsidR="00806382" w:rsidRPr="00993F27">
        <w:t xml:space="preserve"> trails </w:t>
      </w:r>
      <w:r w:rsidR="00806382">
        <w:t xml:space="preserve">than </w:t>
      </w:r>
      <w:r w:rsidRPr="00993F27">
        <w:t xml:space="preserve">wildlife trails (OR ≈ </w:t>
      </w:r>
      <w:r w:rsidR="00806382">
        <w:t>4.7</w:t>
      </w:r>
      <w:r w:rsidRPr="00993F27">
        <w:t xml:space="preserve">, p ≈ 0.001). </w:t>
      </w:r>
    </w:p>
    <w:p w14:paraId="17999D5D" w14:textId="540EC3A3" w:rsidR="00D61508" w:rsidRPr="00993F27" w:rsidRDefault="00B511A3" w:rsidP="00993F27">
      <w:pPr>
        <w:pStyle w:val="p1"/>
        <w:spacing w:line="480" w:lineRule="auto"/>
        <w:ind w:firstLine="720"/>
      </w:pPr>
      <w:r w:rsidRPr="00993F27">
        <w:t xml:space="preserve">Moose showed the opposite pattern. Both presence and abundance were significantly higher in the trail network compared to </w:t>
      </w:r>
      <w:r w:rsidR="00806382">
        <w:t>Landscape-</w:t>
      </w:r>
      <w:r w:rsidRPr="00993F27">
        <w:t xml:space="preserve">valley sites (presence OR ≈ </w:t>
      </w:r>
      <w:r w:rsidR="00806382">
        <w:t>59.9</w:t>
      </w:r>
      <w:r w:rsidRPr="00993F27">
        <w:t xml:space="preserve">, p &lt; 0.001; abundance ratio ≈ </w:t>
      </w:r>
      <w:r w:rsidR="00806382">
        <w:t>3.2</w:t>
      </w:r>
      <w:r w:rsidRPr="00993F27">
        <w:t>, p ≈ 0.0</w:t>
      </w:r>
      <w:r w:rsidR="00806382">
        <w:t>14</w:t>
      </w:r>
      <w:r w:rsidRPr="00993F27">
        <w:t>). Moose</w:t>
      </w:r>
      <w:r w:rsidR="00806382">
        <w:t xml:space="preserve"> </w:t>
      </w:r>
      <w:r w:rsidRPr="00993F27">
        <w:t xml:space="preserve"> were most often detected on </w:t>
      </w:r>
      <w:r w:rsidR="00806382">
        <w:t>r</w:t>
      </w:r>
      <w:r w:rsidRPr="00993F27">
        <w:t>ec</w:t>
      </w:r>
      <w:r w:rsidR="00806382">
        <w:t>reation</w:t>
      </w:r>
      <w:r w:rsidRPr="00993F27">
        <w:t xml:space="preserve"> trails, but differences between </w:t>
      </w:r>
      <w:r w:rsidR="00806382">
        <w:t>r</w:t>
      </w:r>
      <w:r w:rsidRPr="00993F27">
        <w:t>ec</w:t>
      </w:r>
      <w:r w:rsidR="00806382">
        <w:t>reation</w:t>
      </w:r>
      <w:r w:rsidRPr="00993F27">
        <w:t xml:space="preserve"> and wildlife trails </w:t>
      </w:r>
      <w:r w:rsidR="00806382">
        <w:t xml:space="preserve">within the trail network </w:t>
      </w:r>
      <w:r w:rsidRPr="00993F27">
        <w:t>were not significant.</w:t>
      </w:r>
      <w:r w:rsidR="00D61508" w:rsidRPr="00993F27">
        <w:t xml:space="preserve"> </w:t>
      </w:r>
      <w:r w:rsidRPr="00993F27">
        <w:t>Mule deer followed a similar trend to moose.</w:t>
      </w:r>
      <w:r w:rsidR="00806382">
        <w:t xml:space="preserve"> Presence and</w:t>
      </w:r>
      <w:r w:rsidRPr="00993F27">
        <w:t xml:space="preserve"> </w:t>
      </w:r>
      <w:r w:rsidR="00806382">
        <w:t xml:space="preserve">relative abundance </w:t>
      </w:r>
      <w:r w:rsidRPr="00993F27">
        <w:t xml:space="preserve">was </w:t>
      </w:r>
      <w:r w:rsidR="00806382">
        <w:t xml:space="preserve">higher on recreation trails than wildlife trails within the Mt Fernie trail network </w:t>
      </w:r>
      <w:r w:rsidR="00806382" w:rsidRPr="00993F27">
        <w:t>(presence OR</w:t>
      </w:r>
      <w:r w:rsidR="00806382">
        <w:t xml:space="preserve"> </w:t>
      </w:r>
      <w:r w:rsidR="00806382" w:rsidRPr="00993F27">
        <w:t xml:space="preserve"> ≈ </w:t>
      </w:r>
      <w:r w:rsidR="00806382">
        <w:t>3.2</w:t>
      </w:r>
      <w:r w:rsidR="00806382" w:rsidRPr="00993F27">
        <w:t>, p &lt; 0.0</w:t>
      </w:r>
      <w:r w:rsidR="00806382">
        <w:t>15</w:t>
      </w:r>
      <w:r w:rsidR="00806382" w:rsidRPr="00993F27">
        <w:t xml:space="preserve">; abundance ratio </w:t>
      </w:r>
      <w:r w:rsidR="00806382">
        <w:t>&gt;</w:t>
      </w:r>
      <w:r w:rsidR="00806382">
        <w:t>1.8</w:t>
      </w:r>
      <w:r w:rsidR="00806382" w:rsidRPr="00993F27">
        <w:t>, p ≈ 0.0</w:t>
      </w:r>
      <w:r w:rsidR="00806382">
        <w:t>7</w:t>
      </w:r>
      <w:r w:rsidR="00806382" w:rsidRPr="00993F27">
        <w:t>).</w:t>
      </w:r>
      <w:r w:rsidRPr="00993F27">
        <w:t xml:space="preserve"> </w:t>
      </w:r>
      <w:r w:rsidR="00806382">
        <w:t>Lan</w:t>
      </w:r>
      <w:r w:rsidR="001149EB">
        <w:t>d</w:t>
      </w:r>
      <w:r w:rsidR="00806382">
        <w:t>scape-level d</w:t>
      </w:r>
      <w:r w:rsidRPr="00993F27">
        <w:t>ifferences</w:t>
      </w:r>
      <w:r w:rsidR="00806382">
        <w:t xml:space="preserve"> in mule deer detections</w:t>
      </w:r>
      <w:r w:rsidRPr="00993F27">
        <w:t xml:space="preserve"> between </w:t>
      </w:r>
      <w:r w:rsidR="00806382">
        <w:t>the Mt Fernie trail network and Landscape-valley sites were not notable.</w:t>
      </w:r>
    </w:p>
    <w:p w14:paraId="4D4992E6" w14:textId="18B69557" w:rsidR="00D61508" w:rsidRPr="00993F27" w:rsidRDefault="00B511A3" w:rsidP="00993F27">
      <w:pPr>
        <w:pStyle w:val="p1"/>
        <w:spacing w:line="480" w:lineRule="auto"/>
        <w:ind w:firstLine="720"/>
      </w:pPr>
      <w:r w:rsidRPr="00993F27">
        <w:lastRenderedPageBreak/>
        <w:t xml:space="preserve">Red foxes were significantly more likely to occur </w:t>
      </w:r>
      <w:r w:rsidR="005B5D0C">
        <w:t>i</w:t>
      </w:r>
      <w:r w:rsidR="000A0724">
        <w:t>n the</w:t>
      </w:r>
      <w:r w:rsidR="00806382">
        <w:t xml:space="preserve"> Mt Fernie</w:t>
      </w:r>
      <w:r w:rsidR="000A0724">
        <w:t xml:space="preserve"> trail network</w:t>
      </w:r>
      <w:r w:rsidRPr="00993F27">
        <w:t xml:space="preserve"> than in the </w:t>
      </w:r>
      <w:r w:rsidR="00806382">
        <w:t>Landscape-</w:t>
      </w:r>
      <w:r w:rsidRPr="00993F27">
        <w:t>valley</w:t>
      </w:r>
      <w:r w:rsidR="00806382">
        <w:t xml:space="preserve"> sites</w:t>
      </w:r>
      <w:r w:rsidRPr="00993F27">
        <w:t xml:space="preserve"> (presence OR ≈ </w:t>
      </w:r>
      <w:r w:rsidR="00806382">
        <w:t>16.4</w:t>
      </w:r>
      <w:r w:rsidRPr="00993F27">
        <w:t xml:space="preserve">, p </w:t>
      </w:r>
      <w:r w:rsidR="00806382">
        <w:t>&lt;</w:t>
      </w:r>
      <w:r w:rsidRPr="00993F27">
        <w:t>0.0</w:t>
      </w:r>
      <w:r w:rsidR="00806382">
        <w:t>01</w:t>
      </w:r>
      <w:r w:rsidRPr="00993F27">
        <w:t xml:space="preserve">) and were more abundant on </w:t>
      </w:r>
      <w:r w:rsidR="00806382">
        <w:t>recreation</w:t>
      </w:r>
      <w:r w:rsidRPr="00993F27">
        <w:t xml:space="preserve"> trails than on wildlife trails (abundance ratio ≈ </w:t>
      </w:r>
      <w:r w:rsidR="00806382">
        <w:t>3.7</w:t>
      </w:r>
      <w:r w:rsidRPr="00993F27">
        <w:t xml:space="preserve">, p ≈ 0.005), leading to the highest expected detections on </w:t>
      </w:r>
      <w:r w:rsidR="00806382">
        <w:t>recreation</w:t>
      </w:r>
      <w:r w:rsidRPr="00993F27">
        <w:t xml:space="preserve"> trails.</w:t>
      </w:r>
      <w:r w:rsidR="00D61508" w:rsidRPr="00993F27">
        <w:t xml:space="preserve"> </w:t>
      </w:r>
      <w:r w:rsidRPr="00993F27">
        <w:t xml:space="preserve">White-tailed deer showed somewhat higher detection rates </w:t>
      </w:r>
      <w:r w:rsidR="00806382">
        <w:t>at Landscape-</w:t>
      </w:r>
      <w:r w:rsidRPr="00993F27">
        <w:t xml:space="preserve">valley </w:t>
      </w:r>
      <w:r w:rsidR="00806382">
        <w:t>sites than the Mt Fernie trail</w:t>
      </w:r>
      <w:r w:rsidRPr="00993F27">
        <w:t>, but none of the presence or abundance contrasts reached statistical significance.</w:t>
      </w:r>
      <w:r w:rsidR="00D61508" w:rsidRPr="00993F27">
        <w:t xml:space="preserve"> </w:t>
      </w:r>
      <w:r w:rsidRPr="00993F27">
        <w:t xml:space="preserve">Cougars and gray wolves were rarely </w:t>
      </w:r>
      <w:r w:rsidR="001149EB" w:rsidRPr="00993F27">
        <w:t>detected,</w:t>
      </w:r>
      <w:r w:rsidRPr="00993F27">
        <w:t xml:space="preserve"> </w:t>
      </w:r>
      <w:r w:rsidR="00D61508" w:rsidRPr="00993F27">
        <w:t xml:space="preserve">and models generally did not converge for these species. We did not consider either species in subsequent analyses. </w:t>
      </w:r>
    </w:p>
    <w:p w14:paraId="60698EEC" w14:textId="6E18C2D5" w:rsidR="00D61508" w:rsidRPr="00993F27" w:rsidRDefault="00D61508" w:rsidP="00993F27">
      <w:pPr>
        <w:pStyle w:val="p1"/>
        <w:spacing w:line="480" w:lineRule="auto"/>
        <w:ind w:firstLine="720"/>
      </w:pPr>
      <w:r w:rsidRPr="00993F27">
        <w:t>Species varied in their responses to local recreation activity on single-track trails, but the strength and direction of effects differed by species and model component (presence vs. abundance</w:t>
      </w:r>
      <w:r w:rsidR="00E91E1E" w:rsidRPr="00993F27">
        <w:t xml:space="preserve">, </w:t>
      </w:r>
      <w:r w:rsidR="00E91E1E" w:rsidRPr="00993F27">
        <w:fldChar w:fldCharType="begin"/>
      </w:r>
      <w:r w:rsidR="00E91E1E" w:rsidRPr="00993F27">
        <w:instrText xml:space="preserve"> REF _Ref203470476 \h </w:instrText>
      </w:r>
      <w:r w:rsidR="00910A3D" w:rsidRPr="00993F27">
        <w:instrText xml:space="preserve"> \* MERGEFORMAT </w:instrText>
      </w:r>
      <w:r w:rsidR="00E91E1E" w:rsidRPr="00993F27">
        <w:fldChar w:fldCharType="separate"/>
      </w:r>
      <w:r w:rsidR="003E5C96" w:rsidRPr="00993F27">
        <w:t xml:space="preserve">Figure </w:t>
      </w:r>
      <w:r w:rsidR="003E5C96">
        <w:rPr>
          <w:noProof/>
        </w:rPr>
        <w:t>3</w:t>
      </w:r>
      <w:r w:rsidR="00E91E1E" w:rsidRPr="00993F27">
        <w:fldChar w:fldCharType="end"/>
      </w:r>
      <w:r w:rsidR="00E91E1E" w:rsidRPr="00993F27">
        <w:t>)</w:t>
      </w:r>
      <w:r w:rsidRPr="00993F27">
        <w:t>. Elk showed the strongest evidence of recreation avoidance: both the probability of occurrence (β ≈ −0.37, p ≈ 0.002) and expected abundance (β ≈ −0.15, p ≈ 0.038) declined significantly with higher recreation use — a stronger effect than any local habitat variable in the model.</w:t>
      </w:r>
    </w:p>
    <w:p w14:paraId="3920CC89" w14:textId="421F6929" w:rsidR="00D61508" w:rsidRPr="00993F27" w:rsidRDefault="00D61508" w:rsidP="00993F27">
      <w:pPr>
        <w:pStyle w:val="p1"/>
        <w:spacing w:line="480" w:lineRule="auto"/>
        <w:ind w:firstLine="720"/>
      </w:pPr>
      <w:r w:rsidRPr="00993F27">
        <w:t>In contrast, mule deer and moose showed positive associations with recreation activity. Mule deer were more frequently detected in areas with greater recreation use, with positive effects on both presence (β ≈ 0.25, p ≈ 0.069) and relative abundance (β ≈ 0.14, p ≈ 0.036), although these effects were moderate in size. Moose also showed a significant increase in relative abundance with higher recreation levels (β ≈ +0.32, p ≈ 0.009), but presence was not significantly affected (β ≈ +0.11, p = 0.48).</w:t>
      </w:r>
    </w:p>
    <w:p w14:paraId="10083A7A" w14:textId="36E5068B" w:rsidR="00D42B5B" w:rsidRPr="00993F27" w:rsidRDefault="00D61508" w:rsidP="00993F27">
      <w:pPr>
        <w:pStyle w:val="p1"/>
        <w:spacing w:line="480" w:lineRule="auto"/>
        <w:ind w:firstLine="720"/>
      </w:pPr>
      <w:r w:rsidRPr="00993F27">
        <w:t xml:space="preserve">Red fox, black bear, white-tailed deer, and grizzly bear showed no clear relationship with local recreation levels. For these species, both presence and abundance estimates were small and </w:t>
      </w:r>
      <w:r w:rsidRPr="00993F27">
        <w:lastRenderedPageBreak/>
        <w:t>statistically non-significant (p &gt; 0.1), indicating little to no consistent response to trail use intensity.</w:t>
      </w:r>
    </w:p>
    <w:p w14:paraId="0B49FA6B" w14:textId="7170D521" w:rsidR="00F56DEC" w:rsidRPr="00993F27" w:rsidRDefault="00ED3E84" w:rsidP="00993F27">
      <w:pPr>
        <w:pStyle w:val="p1"/>
        <w:spacing w:line="480" w:lineRule="auto"/>
      </w:pPr>
      <w:r w:rsidRPr="00993F27">
        <w:rPr>
          <w:i/>
          <w:iCs/>
        </w:rPr>
        <w:t>Diel patterns—</w:t>
      </w:r>
      <w:r w:rsidR="00F56DEC" w:rsidRPr="00993F27">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r w:rsidR="00E91E1E" w:rsidRPr="00993F27">
        <w:t xml:space="preserve"> (</w:t>
      </w:r>
      <w:r w:rsidR="0089332C" w:rsidRPr="00993F27">
        <w:fldChar w:fldCharType="begin"/>
      </w:r>
      <w:r w:rsidR="0089332C" w:rsidRPr="00993F27">
        <w:instrText xml:space="preserve"> REF _Ref203470788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4</w:t>
      </w:r>
      <w:r w:rsidR="0089332C" w:rsidRPr="00993F27">
        <w:fldChar w:fldCharType="end"/>
      </w:r>
      <w:r w:rsidR="00E91E1E" w:rsidRPr="00993F27">
        <w:t>).</w:t>
      </w:r>
    </w:p>
    <w:p w14:paraId="05220046" w14:textId="69C63F64" w:rsidR="00255352" w:rsidRPr="00993F27" w:rsidRDefault="00F93F01" w:rsidP="00993F27">
      <w:pPr>
        <w:pStyle w:val="p1"/>
        <w:spacing w:line="480" w:lineRule="auto"/>
        <w:ind w:firstLine="720"/>
      </w:pPr>
      <w:r>
        <w:t xml:space="preserve">The overlap estimates reflect how closely each </w:t>
      </w:r>
      <w:r w:rsidR="00BC607D">
        <w:t xml:space="preserve">wildlife </w:t>
      </w:r>
      <w:r>
        <w:t xml:space="preserve">species’ daily activity on </w:t>
      </w:r>
      <w:r>
        <w:t>recreation trails</w:t>
      </w:r>
      <w:r>
        <w:t>, wildlife trails, landscape-valley</w:t>
      </w:r>
      <w:r w:rsidR="00BC607D">
        <w:t>,</w:t>
      </w:r>
      <w:r>
        <w:t xml:space="preserve"> and landscape-remote coincides with the peak </w:t>
      </w:r>
      <w:r>
        <w:t xml:space="preserve">periods of </w:t>
      </w:r>
      <w:r>
        <w:t xml:space="preserve">recreation </w:t>
      </w:r>
      <w:r>
        <w:t>use</w:t>
      </w:r>
      <w:r>
        <w:t xml:space="preserve"> on </w:t>
      </w:r>
      <w:r>
        <w:t xml:space="preserve">recreation </w:t>
      </w:r>
      <w:r>
        <w:t>trails</w:t>
      </w:r>
      <w:r>
        <w:t>, hereafter called the recreation period</w:t>
      </w:r>
      <w:r>
        <w:t xml:space="preserve"> </w:t>
      </w:r>
      <w:r>
        <w:t>(</w:t>
      </w:r>
      <w:r w:rsidR="0089332C" w:rsidRPr="00993F27">
        <w:fldChar w:fldCharType="begin"/>
      </w:r>
      <w:r w:rsidR="0089332C" w:rsidRPr="00993F27">
        <w:instrText xml:space="preserve"> REF _Ref203470802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5</w:t>
      </w:r>
      <w:r w:rsidR="0089332C" w:rsidRPr="00993F27">
        <w:fldChar w:fldCharType="end"/>
      </w:r>
      <w:r w:rsidR="0089332C" w:rsidRPr="00993F27">
        <w:t>)</w:t>
      </w:r>
      <w:r w:rsidR="00255352" w:rsidRPr="00993F27">
        <w:t xml:space="preserve">. </w:t>
      </w:r>
      <w:r>
        <w:t xml:space="preserve">In this analysis we incorporate </w:t>
      </w:r>
      <w:r w:rsidR="00BC607D">
        <w:t>the</w:t>
      </w:r>
      <w:r>
        <w:t xml:space="preserve"> Landscape-remote</w:t>
      </w:r>
      <w:r w:rsidR="00BC607D">
        <w:t xml:space="preserve"> cameras,</w:t>
      </w:r>
      <w:r>
        <w:t xml:space="preserve"> </w:t>
      </w:r>
      <w:r w:rsidR="00BC607D">
        <w:t>which</w:t>
      </w:r>
      <w:r>
        <w:t xml:space="preserve"> </w:t>
      </w:r>
      <w:r w:rsidR="00BC607D">
        <w:t>capture</w:t>
      </w:r>
      <w:r>
        <w:t xml:space="preserve"> animal behaviour in higher elevation areas with much lower human pressure than the other areas and perhaps serve as a comparison </w:t>
      </w:r>
      <w:r w:rsidR="00BC607D">
        <w:t>for</w:t>
      </w:r>
      <w:r>
        <w:t xml:space="preserve"> behavior that is less impacted by people. </w:t>
      </w:r>
      <w:r w:rsidR="00255352" w:rsidRPr="00993F27">
        <w:rPr>
          <w:rStyle w:val="s1"/>
          <w:rFonts w:eastAsiaTheme="majorEastAsia"/>
        </w:rPr>
        <w:t>Black bears</w:t>
      </w:r>
      <w:r w:rsidR="00255352" w:rsidRPr="00993F27">
        <w:t xml:space="preserve"> had moderately lower diel overlap with recreation periods on </w:t>
      </w:r>
      <w:r>
        <w:t>recreation trails</w:t>
      </w:r>
      <w:r w:rsidR="00255352" w:rsidRPr="00993F27">
        <w:t xml:space="preserve"> (mean ≈ 0.62) than on adjacent wildlife trails (0.74; Δ = –0.13, </w:t>
      </w:r>
      <w:r w:rsidR="00255352" w:rsidRPr="00993F27">
        <w:rPr>
          <w:i/>
          <w:iCs/>
        </w:rPr>
        <w:t>p</w:t>
      </w:r>
      <w:r w:rsidR="00255352" w:rsidRPr="00993F27">
        <w:t xml:space="preserve"> &lt; 0.</w:t>
      </w:r>
      <w:r w:rsidR="00BC607D">
        <w:t>10</w:t>
      </w:r>
      <w:r w:rsidR="00255352" w:rsidRPr="00993F27">
        <w:t xml:space="preserve">). However, overlap did not differ significantly between </w:t>
      </w:r>
      <w:r>
        <w:t>recreation trails</w:t>
      </w:r>
      <w:r w:rsidR="00255352" w:rsidRPr="00993F27">
        <w:t xml:space="preserve"> and </w:t>
      </w:r>
      <w:r w:rsidR="00A07D01">
        <w:t>landscape-</w:t>
      </w:r>
      <w:r w:rsidR="00255352" w:rsidRPr="00993F27">
        <w:t xml:space="preserve">valley or </w:t>
      </w:r>
      <w:r w:rsidR="00A07D01">
        <w:t>landscape-</w:t>
      </w:r>
      <w:r w:rsidR="00255352" w:rsidRPr="00993F27">
        <w:t xml:space="preserve">remote sites. </w:t>
      </w:r>
      <w:r w:rsidR="00255352" w:rsidRPr="00993F27">
        <w:rPr>
          <w:rStyle w:val="s1"/>
          <w:rFonts w:eastAsiaTheme="majorEastAsia"/>
        </w:rPr>
        <w:t>Elk</w:t>
      </w:r>
      <w:r w:rsidR="00255352" w:rsidRPr="00993F27">
        <w:t xml:space="preserve"> exhibited clear diel avoidance: overlap on </w:t>
      </w:r>
      <w:r w:rsidR="00BC607D">
        <w:t>r</w:t>
      </w:r>
      <w:r>
        <w:t>ecreation trails</w:t>
      </w:r>
      <w:r w:rsidR="00255352" w:rsidRPr="00993F27">
        <w:t xml:space="preserve"> (0.28) was significantly lower than on </w:t>
      </w:r>
      <w:r w:rsidR="00BC607D">
        <w:t xml:space="preserve">adjacent </w:t>
      </w:r>
      <w:r w:rsidR="00255352" w:rsidRPr="00993F27">
        <w:t xml:space="preserve">wildlife trails (0.40), </w:t>
      </w:r>
      <w:r w:rsidR="00BC607D">
        <w:t>landscape-</w:t>
      </w:r>
      <w:r w:rsidR="00255352" w:rsidRPr="00993F27">
        <w:t xml:space="preserve">valley sites (0.31), and especially </w:t>
      </w:r>
      <w:r w:rsidR="00BC607D">
        <w:t>landscape-</w:t>
      </w:r>
      <w:r w:rsidR="00255352" w:rsidRPr="00993F27">
        <w:t xml:space="preserve">remote </w:t>
      </w:r>
      <w:r w:rsidR="00BC607D">
        <w:t>sites</w:t>
      </w:r>
      <w:r w:rsidR="00255352" w:rsidRPr="00993F27">
        <w:t xml:space="preserve"> (0.51). The greatest contrast was between </w:t>
      </w:r>
      <w:r w:rsidR="00BC607D">
        <w:t>r</w:t>
      </w:r>
      <w:r>
        <w:t>ecreation trails</w:t>
      </w:r>
      <w:r w:rsidR="00255352" w:rsidRPr="00993F27">
        <w:t xml:space="preserve"> and </w:t>
      </w:r>
      <w:r w:rsidR="00BC607D">
        <w:t>landscape-</w:t>
      </w:r>
      <w:r w:rsidR="00255352" w:rsidRPr="00993F27">
        <w:t xml:space="preserve">remote sites (Δ ≈ –0.24, </w:t>
      </w:r>
      <w:r w:rsidR="00255352" w:rsidRPr="00993F27">
        <w:rPr>
          <w:i/>
          <w:iCs/>
        </w:rPr>
        <w:t>p</w:t>
      </w:r>
      <w:r w:rsidR="00255352" w:rsidRPr="00993F27">
        <w:t xml:space="preserve"> &lt; 0.</w:t>
      </w:r>
      <w:r w:rsidR="00BC607D">
        <w:t>10</w:t>
      </w:r>
      <w:r w:rsidR="00255352" w:rsidRPr="00993F27">
        <w:t xml:space="preserve">), indicating strong temporal shifts away from human-dominated periods on busy trails. </w:t>
      </w:r>
      <w:r w:rsidR="00255352" w:rsidRPr="00993F27">
        <w:rPr>
          <w:rStyle w:val="s1"/>
          <w:rFonts w:eastAsiaTheme="majorEastAsia"/>
        </w:rPr>
        <w:t>Grizzly bears</w:t>
      </w:r>
      <w:r w:rsidR="00255352" w:rsidRPr="00993F27">
        <w:t xml:space="preserve"> showed moderate diel differences, with significantly lower overlap on </w:t>
      </w:r>
      <w:r w:rsidR="00BC607D">
        <w:t>r</w:t>
      </w:r>
      <w:r>
        <w:t>ecreation trails</w:t>
      </w:r>
      <w:r w:rsidR="00255352" w:rsidRPr="00993F27">
        <w:t xml:space="preserve"> (0.4</w:t>
      </w:r>
      <w:r w:rsidR="00BC607D">
        <w:t>4</w:t>
      </w:r>
      <w:r w:rsidR="00255352" w:rsidRPr="00993F27">
        <w:t xml:space="preserve">) than in </w:t>
      </w:r>
      <w:r w:rsidR="00BC607D">
        <w:t>landscape-</w:t>
      </w:r>
      <w:r w:rsidR="00255352" w:rsidRPr="00993F27">
        <w:t>remote areas (0.6</w:t>
      </w:r>
      <w:r w:rsidR="00BC607D">
        <w:t>2</w:t>
      </w:r>
      <w:r w:rsidR="00255352" w:rsidRPr="00993F27">
        <w:t>; Δ ≈ –0.1</w:t>
      </w:r>
      <w:r w:rsidR="00BC607D">
        <w:t>5</w:t>
      </w:r>
      <w:r w:rsidR="00255352" w:rsidRPr="00993F27">
        <w:t xml:space="preserve">, </w:t>
      </w:r>
      <w:r w:rsidR="00255352" w:rsidRPr="00993F27">
        <w:rPr>
          <w:i/>
          <w:iCs/>
        </w:rPr>
        <w:t>p</w:t>
      </w:r>
      <w:r w:rsidR="00255352" w:rsidRPr="00993F27">
        <w:t xml:space="preserve"> &lt; 0.</w:t>
      </w:r>
      <w:r w:rsidR="00BC607D">
        <w:t>10</w:t>
      </w:r>
      <w:r w:rsidR="00255352" w:rsidRPr="00993F27">
        <w:t xml:space="preserve">). Overlap on </w:t>
      </w:r>
      <w:r w:rsidR="00BC607D">
        <w:t>r</w:t>
      </w:r>
      <w:r>
        <w:t>ecreation trails</w:t>
      </w:r>
      <w:r w:rsidR="00255352" w:rsidRPr="00993F27">
        <w:t xml:space="preserve"> vs. </w:t>
      </w:r>
      <w:r w:rsidR="00BC607D">
        <w:t>landscape-</w:t>
      </w:r>
      <w:r w:rsidR="00255352" w:rsidRPr="00993F27">
        <w:lastRenderedPageBreak/>
        <w:t>valley</w:t>
      </w:r>
      <w:r w:rsidR="00BC607D">
        <w:t xml:space="preserve"> sites</w:t>
      </w:r>
      <w:r w:rsidR="00255352" w:rsidRPr="00993F27">
        <w:t xml:space="preserve"> was slightly higher (Δ ≈ 0.1</w:t>
      </w:r>
      <w:r w:rsidR="00BC607D">
        <w:t>2</w:t>
      </w:r>
      <w:r w:rsidR="00255352" w:rsidRPr="00993F27">
        <w:t xml:space="preserve">) but not statistically significant, and no estimate was available for wildlife trails due to </w:t>
      </w:r>
      <w:r w:rsidR="00BC607D">
        <w:t>too few</w:t>
      </w:r>
      <w:r w:rsidR="00255352" w:rsidRPr="00993F27">
        <w:t xml:space="preserve"> detections.</w:t>
      </w:r>
    </w:p>
    <w:p w14:paraId="0690FBF5" w14:textId="5FFD7007" w:rsidR="00255352" w:rsidRPr="00993F27" w:rsidRDefault="00255352" w:rsidP="00993F27">
      <w:pPr>
        <w:pStyle w:val="p1"/>
        <w:spacing w:line="480" w:lineRule="auto"/>
        <w:ind w:firstLine="720"/>
      </w:pPr>
      <w:r w:rsidRPr="00993F27">
        <w:rPr>
          <w:rStyle w:val="s1"/>
          <w:rFonts w:eastAsiaTheme="majorEastAsia"/>
        </w:rPr>
        <w:t>Moose</w:t>
      </w:r>
      <w:r w:rsidRPr="00993F27">
        <w:t xml:space="preserve"> showed minimal diel variation across contexts. Overlap estimates ranged from 0.43 (</w:t>
      </w:r>
      <w:r w:rsidR="00E87EA1">
        <w:t>r</w:t>
      </w:r>
      <w:r w:rsidRPr="00993F27">
        <w:t>ec</w:t>
      </w:r>
      <w:r w:rsidR="00E87EA1">
        <w:t>reation trail</w:t>
      </w:r>
      <w:r w:rsidRPr="00993F27">
        <w:t>) to 0.50 (</w:t>
      </w:r>
      <w:r w:rsidR="00E87EA1">
        <w:t>landscape-</w:t>
      </w:r>
      <w:r w:rsidRPr="00993F27">
        <w:t xml:space="preserve">remote), with only a small difference between </w:t>
      </w:r>
      <w:r w:rsidR="00E87EA1">
        <w:t>r</w:t>
      </w:r>
      <w:r w:rsidR="00F93F01">
        <w:t>ecreation trails</w:t>
      </w:r>
      <w:r w:rsidRPr="00993F27">
        <w:t xml:space="preserve"> and remote sites (Δ ≈ –0.07, </w:t>
      </w:r>
      <w:r w:rsidRPr="00993F27">
        <w:rPr>
          <w:i/>
          <w:iCs/>
        </w:rPr>
        <w:t>p</w:t>
      </w:r>
      <w:r w:rsidRPr="00993F27">
        <w:t xml:space="preserve"> </w:t>
      </w:r>
      <w:r w:rsidR="00E87EA1">
        <w:t>&lt;</w:t>
      </w:r>
      <w:r w:rsidRPr="00993F27">
        <w:t xml:space="preserve"> 0.</w:t>
      </w:r>
      <w:r w:rsidR="00E87EA1">
        <w:t>10</w:t>
      </w:r>
      <w:r w:rsidRPr="00993F27">
        <w:t xml:space="preserve">), suggesting modest temporal avoidance of peak human use. </w:t>
      </w:r>
      <w:r w:rsidRPr="00993F27">
        <w:rPr>
          <w:rStyle w:val="s1"/>
          <w:rFonts w:eastAsiaTheme="majorEastAsia"/>
        </w:rPr>
        <w:t>Mule deer</w:t>
      </w:r>
      <w:r w:rsidRPr="00993F27">
        <w:t xml:space="preserve"> had broadly consistent overlap across </w:t>
      </w:r>
      <w:r w:rsidR="00E87EA1" w:rsidRPr="00993F27">
        <w:t>locations but</w:t>
      </w:r>
      <w:r w:rsidRPr="00993F27">
        <w:t xml:space="preserve"> showed significantly lower overlap at </w:t>
      </w:r>
      <w:r w:rsidR="00E87EA1">
        <w:t>landscape-</w:t>
      </w:r>
      <w:r w:rsidRPr="00993F27">
        <w:t xml:space="preserve">remote sites (0.44) compared to </w:t>
      </w:r>
      <w:r w:rsidR="00E87EA1">
        <w:t>r</w:t>
      </w:r>
      <w:r w:rsidR="00F93F01">
        <w:t>ecreation trails</w:t>
      </w:r>
      <w:r w:rsidRPr="00993F27">
        <w:t xml:space="preserve"> (0.51; Δ ≈ -0.09, </w:t>
      </w:r>
      <w:r w:rsidRPr="00993F27">
        <w:rPr>
          <w:i/>
          <w:iCs/>
        </w:rPr>
        <w:t>p</w:t>
      </w:r>
      <w:r w:rsidRPr="00993F27">
        <w:t xml:space="preserve"> &lt; 0.</w:t>
      </w:r>
      <w:r w:rsidR="00E87EA1">
        <w:t>10</w:t>
      </w:r>
      <w:r w:rsidRPr="00993F27">
        <w:t xml:space="preserve">). Slight differences from </w:t>
      </w:r>
      <w:r w:rsidR="00E87EA1">
        <w:t>r</w:t>
      </w:r>
      <w:r w:rsidRPr="00993F27">
        <w:t>ec</w:t>
      </w:r>
      <w:r w:rsidR="00E87EA1">
        <w:t>reation</w:t>
      </w:r>
      <w:r w:rsidRPr="00993F27">
        <w:t xml:space="preserve"> to wildlife trails (Δ ≈ –0.03) or </w:t>
      </w:r>
      <w:r w:rsidR="00E87EA1">
        <w:t>landscape-</w:t>
      </w:r>
      <w:r w:rsidRPr="00993F27">
        <w:t>valley (Δ ≈ –0.01) were not significant.</w:t>
      </w:r>
    </w:p>
    <w:p w14:paraId="289EDBE7" w14:textId="27425F33" w:rsidR="00255352" w:rsidRPr="00993F27" w:rsidRDefault="00255352" w:rsidP="00993F27">
      <w:pPr>
        <w:pStyle w:val="p1"/>
        <w:spacing w:line="480" w:lineRule="auto"/>
        <w:ind w:firstLine="720"/>
      </w:pPr>
      <w:r w:rsidRPr="00993F27">
        <w:rPr>
          <w:rStyle w:val="s1"/>
          <w:rFonts w:eastAsiaTheme="majorEastAsia"/>
        </w:rPr>
        <w:t>Red foxes</w:t>
      </w:r>
      <w:r w:rsidRPr="00993F27">
        <w:t xml:space="preserve"> exhibited the strongest diel shift: overlap was much lower on </w:t>
      </w:r>
      <w:r w:rsidR="00E87EA1">
        <w:t>r</w:t>
      </w:r>
      <w:r w:rsidR="00F93F01">
        <w:t>ecreation trails</w:t>
      </w:r>
      <w:r w:rsidRPr="00993F27">
        <w:t xml:space="preserve"> (0.18) than on wildlife trails (0.4</w:t>
      </w:r>
      <w:r w:rsidR="00E87EA1">
        <w:t>1</w:t>
      </w:r>
      <w:r w:rsidRPr="00993F27">
        <w:t xml:space="preserve">; Δ ≈ –0.25, </w:t>
      </w:r>
      <w:r w:rsidRPr="00993F27">
        <w:rPr>
          <w:i/>
          <w:iCs/>
        </w:rPr>
        <w:t>p</w:t>
      </w:r>
      <w:r w:rsidRPr="00993F27">
        <w:t xml:space="preserve"> &lt; 0.</w:t>
      </w:r>
      <w:r w:rsidR="00E87EA1">
        <w:t>10</w:t>
      </w:r>
      <w:r w:rsidRPr="00993F27">
        <w:t xml:space="preserve">) and valley sites (0.41; Δ ≈ –0.23, </w:t>
      </w:r>
      <w:r w:rsidRPr="00993F27">
        <w:rPr>
          <w:i/>
          <w:iCs/>
        </w:rPr>
        <w:t>p</w:t>
      </w:r>
      <w:r w:rsidRPr="00993F27">
        <w:t xml:space="preserve"> &lt; 0.</w:t>
      </w:r>
      <w:r w:rsidR="00E87EA1">
        <w:t>10</w:t>
      </w:r>
      <w:r w:rsidRPr="00993F27">
        <w:t xml:space="preserve">), consistent with strong temporal avoidance of human activity in high-use areas. Comparisons with </w:t>
      </w:r>
      <w:r w:rsidR="00E87EA1">
        <w:t>landscape-</w:t>
      </w:r>
      <w:r w:rsidRPr="00993F27">
        <w:t>remote sites were not possible due to</w:t>
      </w:r>
      <w:r w:rsidR="00E87EA1">
        <w:t xml:space="preserve"> too few</w:t>
      </w:r>
      <w:r w:rsidRPr="00993F27">
        <w:t xml:space="preserve"> detections. </w:t>
      </w:r>
      <w:r w:rsidRPr="00993F27">
        <w:rPr>
          <w:rStyle w:val="s1"/>
          <w:rFonts w:eastAsiaTheme="majorEastAsia"/>
        </w:rPr>
        <w:t>White-tailed deer</w:t>
      </w:r>
      <w:r w:rsidRPr="00993F27">
        <w:t xml:space="preserve"> showed slightly lower diel overlap in </w:t>
      </w:r>
      <w:r w:rsidR="00E87EA1">
        <w:t>landscape-</w:t>
      </w:r>
      <w:r w:rsidRPr="00993F27">
        <w:t xml:space="preserve">valley and remote contexts (≈0.40–0.44) compared to </w:t>
      </w:r>
      <w:r w:rsidR="00E87EA1">
        <w:t>r</w:t>
      </w:r>
      <w:r w:rsidR="00F93F01">
        <w:t>ecreation trails</w:t>
      </w:r>
      <w:r w:rsidRPr="00993F27">
        <w:t xml:space="preserve"> (0.53), with significantly higher overlap on </w:t>
      </w:r>
      <w:r w:rsidR="00E87EA1">
        <w:t>r</w:t>
      </w:r>
      <w:r w:rsidR="00F93F01">
        <w:t>ecreation trails</w:t>
      </w:r>
      <w:r w:rsidRPr="00993F27">
        <w:t xml:space="preserve"> vs. </w:t>
      </w:r>
      <w:r w:rsidR="00E87EA1">
        <w:t>landscape-</w:t>
      </w:r>
      <w:r w:rsidRPr="00993F27">
        <w:t xml:space="preserve">valley (Δ ≈ 0.13, </w:t>
      </w:r>
      <w:r w:rsidRPr="00993F27">
        <w:rPr>
          <w:i/>
          <w:iCs/>
        </w:rPr>
        <w:t>p</w:t>
      </w:r>
      <w:r w:rsidRPr="00993F27">
        <w:t xml:space="preserve"> &lt; 0.</w:t>
      </w:r>
      <w:r w:rsidR="00E87EA1">
        <w:t>10</w:t>
      </w:r>
      <w:r w:rsidRPr="00993F27">
        <w:t xml:space="preserve">) and vs. </w:t>
      </w:r>
      <w:r w:rsidR="00E87EA1">
        <w:t>landscape-</w:t>
      </w:r>
      <w:r w:rsidRPr="00993F27">
        <w:t xml:space="preserve">remote sites (Δ ≈ 0.08, </w:t>
      </w:r>
      <w:r w:rsidRPr="00993F27">
        <w:rPr>
          <w:i/>
          <w:iCs/>
        </w:rPr>
        <w:t>p</w:t>
      </w:r>
      <w:r w:rsidRPr="00993F27">
        <w:t xml:space="preserve"> &lt; 0.</w:t>
      </w:r>
      <w:r w:rsidR="00E87EA1">
        <w:t>10</w:t>
      </w:r>
      <w:r w:rsidRPr="00993F27">
        <w:t>). This pattern suggests a tolerance of daytime human activity.</w:t>
      </w:r>
    </w:p>
    <w:p w14:paraId="47E7C8AE" w14:textId="33248E11" w:rsidR="00FE2ACC" w:rsidRPr="00993F27" w:rsidRDefault="009911C0" w:rsidP="00993F27">
      <w:pPr>
        <w:pStyle w:val="p1"/>
        <w:spacing w:line="480" w:lineRule="auto"/>
      </w:pPr>
      <w:r w:rsidRPr="00993F27">
        <w:rPr>
          <w:i/>
          <w:iCs/>
        </w:rPr>
        <w:t>Near encounters–</w:t>
      </w:r>
      <w:r w:rsidRPr="00993F27">
        <w:t xml:space="preserve"> Across all </w:t>
      </w:r>
      <w:r w:rsidR="00D010A5">
        <w:t xml:space="preserve">recreation </w:t>
      </w:r>
      <w:r w:rsidRPr="00993F27">
        <w:t xml:space="preserve">trail detections, only a small fraction of recreation events were associated with close-in-time wildlife detections. For black bears and moose, </w:t>
      </w:r>
      <w:r w:rsidR="00D010A5">
        <w:t>a</w:t>
      </w:r>
      <w:r w:rsidRPr="00993F27">
        <w:t xml:space="preserve">bout </w:t>
      </w:r>
      <w:r w:rsidRPr="00993F27">
        <w:rPr>
          <w:rStyle w:val="s1"/>
          <w:rFonts w:eastAsiaTheme="majorEastAsia"/>
        </w:rPr>
        <w:t>0.1%</w:t>
      </w:r>
      <w:r w:rsidRPr="00993F27">
        <w:t xml:space="preserve"> of recreation events had a wildlife detection within 30 minutes (149 and 148 cases respectively), and around </w:t>
      </w:r>
      <w:r w:rsidRPr="00993F27">
        <w:rPr>
          <w:rStyle w:val="s1"/>
          <w:rFonts w:eastAsiaTheme="majorEastAsia"/>
        </w:rPr>
        <w:t>0.02%</w:t>
      </w:r>
      <w:r w:rsidRPr="00993F27">
        <w:t xml:space="preserve"> fell within just 5 minutes. Grizzly bears showed even lower overlap, with only </w:t>
      </w:r>
      <w:r w:rsidRPr="00993F27">
        <w:rPr>
          <w:rStyle w:val="s1"/>
          <w:rFonts w:eastAsiaTheme="majorEastAsia"/>
        </w:rPr>
        <w:t>0.015%</w:t>
      </w:r>
      <w:r w:rsidRPr="00993F27">
        <w:t xml:space="preserve"> of recreation events within 30 minutes (19 cases) and fewer than 1 in 1000 within 5 </w:t>
      </w:r>
      <w:r w:rsidRPr="00993F27">
        <w:lastRenderedPageBreak/>
        <w:t>minutes (1 case). Histograms show that most close calls clustered within 5–30 minutes, with no strong bias toward bikers or hikers for any species</w:t>
      </w:r>
      <w:r w:rsidR="0089332C" w:rsidRPr="00993F27">
        <w:t xml:space="preserve"> (</w:t>
      </w:r>
      <w:r w:rsidR="0089332C" w:rsidRPr="00993F27">
        <w:fldChar w:fldCharType="begin"/>
      </w:r>
      <w:r w:rsidR="0089332C" w:rsidRPr="00993F27">
        <w:instrText xml:space="preserve"> REF _Ref203470832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6</w:t>
      </w:r>
      <w:r w:rsidR="0089332C" w:rsidRPr="00993F27">
        <w:fldChar w:fldCharType="end"/>
      </w:r>
      <w:r w:rsidR="0089332C" w:rsidRPr="00993F27">
        <w:t>)</w:t>
      </w:r>
      <w:r w:rsidRPr="00993F27">
        <w:t>.</w:t>
      </w:r>
    </w:p>
    <w:p w14:paraId="62867B91" w14:textId="77777777" w:rsidR="00CA2FAD" w:rsidRPr="00993F27" w:rsidRDefault="00CA2FAD" w:rsidP="00993F27">
      <w:pPr>
        <w:pStyle w:val="p1"/>
        <w:spacing w:line="480" w:lineRule="auto"/>
      </w:pPr>
    </w:p>
    <w:p w14:paraId="48AA561C" w14:textId="7846882A" w:rsidR="00B31BDF" w:rsidRPr="00993F27" w:rsidRDefault="00B31BDF" w:rsidP="00993F27">
      <w:pPr>
        <w:pStyle w:val="p1"/>
        <w:spacing w:line="480" w:lineRule="auto"/>
        <w:rPr>
          <w:i/>
          <w:iCs/>
        </w:rPr>
      </w:pPr>
      <w:r w:rsidRPr="00993F27">
        <w:rPr>
          <w:i/>
          <w:iCs/>
        </w:rPr>
        <w:t>Collared Grizzly Bears</w:t>
      </w:r>
    </w:p>
    <w:p w14:paraId="47190514" w14:textId="011E6826" w:rsidR="00B31BDF" w:rsidRPr="00993F27" w:rsidRDefault="00F53876" w:rsidP="00993F27">
      <w:pPr>
        <w:pStyle w:val="p1"/>
        <w:spacing w:line="480" w:lineRule="auto"/>
      </w:pPr>
      <w:r w:rsidRPr="00993F27">
        <w:t xml:space="preserve">After </w:t>
      </w:r>
      <w:r w:rsidR="005B5D0C" w:rsidRPr="00993F27">
        <w:t>sub</w:t>
      </w:r>
      <w:r w:rsidR="005B5D0C">
        <w:t>-setting</w:t>
      </w:r>
      <w:r w:rsidRPr="00993F27">
        <w:t xml:space="preserve"> to the focal area around Fernie and the desired seasonal window we retained 1</w:t>
      </w:r>
      <w:r w:rsidR="00D34C33" w:rsidRPr="00993F27">
        <w:t>9</w:t>
      </w:r>
      <w:r w:rsidRPr="00993F27">
        <w:t>,</w:t>
      </w:r>
      <w:r w:rsidR="00D34C33" w:rsidRPr="00993F27">
        <w:t>489</w:t>
      </w:r>
      <w:r w:rsidRPr="00993F27">
        <w:t xml:space="preserve"> GPS collar locations from 2</w:t>
      </w:r>
      <w:r w:rsidR="000539C4" w:rsidRPr="00993F27">
        <w:t>1</w:t>
      </w:r>
      <w:r w:rsidRPr="00993F27">
        <w:t xml:space="preserve"> grizzly bear</w:t>
      </w:r>
      <w:r w:rsidR="00C106CD" w:rsidRPr="00993F27">
        <w:t xml:space="preserve">s between June 2017 and </w:t>
      </w:r>
      <w:r w:rsidR="00CA2FAD" w:rsidRPr="00993F27">
        <w:t>October</w:t>
      </w:r>
      <w:r w:rsidR="00C106CD" w:rsidRPr="00993F27">
        <w:t xml:space="preserve"> 2024.</w:t>
      </w:r>
      <w:r w:rsidRPr="00993F27">
        <w:t xml:space="preserve"> </w:t>
      </w:r>
      <w:r w:rsidR="00C106CD" w:rsidRPr="00993F27">
        <w:t>An average of</w:t>
      </w:r>
      <w:r w:rsidRPr="00993F27">
        <w:t xml:space="preserve"> </w:t>
      </w:r>
      <w:r w:rsidR="000539C4" w:rsidRPr="00993F27">
        <w:t>92</w:t>
      </w:r>
      <w:r w:rsidR="00CA2FAD" w:rsidRPr="00993F27">
        <w:t>8</w:t>
      </w:r>
      <w:r w:rsidRPr="00993F27">
        <w:t xml:space="preserve"> locations per bear </w:t>
      </w:r>
      <w:r w:rsidR="00C106CD" w:rsidRPr="00993F27">
        <w:t xml:space="preserve">were </w:t>
      </w:r>
      <w:r w:rsidR="007123DE">
        <w:t>collected</w:t>
      </w:r>
      <w:r w:rsidR="00C106CD" w:rsidRPr="00993F27">
        <w:t xml:space="preserve"> within</w:t>
      </w:r>
      <w:r w:rsidRPr="00993F27">
        <w:t xml:space="preserve"> the focal area, which ranged from</w:t>
      </w:r>
      <w:r w:rsidR="000539C4" w:rsidRPr="00993F27">
        <w:t xml:space="preserve"> 6</w:t>
      </w:r>
      <w:r w:rsidRPr="00993F27">
        <w:t>1-</w:t>
      </w:r>
      <w:r w:rsidR="000539C4" w:rsidRPr="00993F27">
        <w:t>3,0</w:t>
      </w:r>
      <w:r w:rsidR="00CA2FAD" w:rsidRPr="00993F27">
        <w:t>12</w:t>
      </w:r>
      <w:r w:rsidRPr="00993F27">
        <w:t xml:space="preserve"> locations across all 2</w:t>
      </w:r>
      <w:r w:rsidR="000539C4" w:rsidRPr="00993F27">
        <w:t>1</w:t>
      </w:r>
      <w:r w:rsidRPr="00993F27">
        <w:t xml:space="preserve"> bears. </w:t>
      </w:r>
    </w:p>
    <w:p w14:paraId="2BE94BD0" w14:textId="77777777" w:rsidR="00B31BDF" w:rsidRPr="00993F27" w:rsidRDefault="00B31BDF" w:rsidP="00993F27">
      <w:pPr>
        <w:pStyle w:val="p1"/>
        <w:spacing w:line="480" w:lineRule="auto"/>
        <w:rPr>
          <w:i/>
          <w:iCs/>
        </w:rPr>
      </w:pPr>
      <w:r w:rsidRPr="00993F27">
        <w:rPr>
          <w:i/>
          <w:iCs/>
        </w:rPr>
        <w:t>Grizzly Bear Integrated Step Selection Analysis</w:t>
      </w:r>
    </w:p>
    <w:p w14:paraId="2835CCA2" w14:textId="38CA0A2D" w:rsidR="005C5B3F" w:rsidRPr="00993F27" w:rsidRDefault="005C5B3F" w:rsidP="00993F27">
      <w:pPr>
        <w:pStyle w:val="p1"/>
        <w:spacing w:line="480" w:lineRule="auto"/>
      </w:pPr>
      <w:r w:rsidRPr="00993F27">
        <w:t>A suite of candidate iSSA models was compared using AIC to evaluate drivers of wildlife movement</w:t>
      </w:r>
      <w:r w:rsidR="007123DE">
        <w:t xml:space="preserve">. </w:t>
      </w:r>
      <w:r w:rsidRPr="00993F27">
        <w:t>The best-supported model included trail distance, town distance, and highway effects (AIC = 394,212), outperforming all alternatives by ≥34 AIC units. This suggests that the combined influence of multiple anthropogenic features best explains movement behavior, with trails emerging as particularly influential</w:t>
      </w:r>
      <w:r w:rsidR="0089332C" w:rsidRPr="00993F27">
        <w:t xml:space="preserve"> (</w:t>
      </w:r>
      <w:r w:rsidR="0089332C" w:rsidRPr="00993F27">
        <w:fldChar w:fldCharType="begin"/>
      </w:r>
      <w:r w:rsidR="0089332C" w:rsidRPr="00993F27">
        <w:instrText xml:space="preserve"> REF _Ref203470851 \h </w:instrText>
      </w:r>
      <w:r w:rsidR="00910A3D" w:rsidRPr="00993F27">
        <w:instrText xml:space="preserve"> \* MERGEFORMAT </w:instrText>
      </w:r>
      <w:r w:rsidR="0089332C" w:rsidRPr="00993F27">
        <w:fldChar w:fldCharType="separate"/>
      </w:r>
      <w:r w:rsidR="003E5C96" w:rsidRPr="00993F27">
        <w:t xml:space="preserve">Figure </w:t>
      </w:r>
      <w:r w:rsidR="003E5C96">
        <w:rPr>
          <w:noProof/>
        </w:rPr>
        <w:t>7</w:t>
      </w:r>
      <w:r w:rsidR="0089332C" w:rsidRPr="00993F27">
        <w:fldChar w:fldCharType="end"/>
      </w:r>
      <w:r w:rsidR="0089332C" w:rsidRPr="00993F27">
        <w:t>)</w:t>
      </w:r>
      <w:r w:rsidRPr="00993F27">
        <w:t>.</w:t>
      </w:r>
    </w:p>
    <w:p w14:paraId="32F8241D" w14:textId="6C6C96D6" w:rsidR="005C5B3F" w:rsidRPr="00993F27" w:rsidRDefault="005C5B3F" w:rsidP="00993F27">
      <w:pPr>
        <w:spacing w:line="480" w:lineRule="auto"/>
        <w:rPr>
          <w:rFonts w:ascii="Times New Roman" w:eastAsia="Times New Roman" w:hAnsi="Times New Roman" w:cs="Times New Roman"/>
          <w:color w:val="0E0E0E"/>
          <w:kern w:val="0"/>
          <w14:ligatures w14:val="none"/>
        </w:rPr>
      </w:pPr>
      <w:r w:rsidRPr="00993F27">
        <w:rPr>
          <w:rFonts w:ascii="Times New Roman" w:hAnsi="Times New Roman" w:cs="Times New Roman"/>
        </w:rPr>
        <w:t xml:space="preserve">Among fixed effects, animals selected areas with higher summer greenness (EVI β = 0.44, </w:t>
      </w:r>
      <w:r w:rsidRPr="00993F27">
        <w:rPr>
          <w:rFonts w:ascii="Times New Roman" w:hAnsi="Times New Roman" w:cs="Times New Roman"/>
          <w:i/>
          <w:iCs/>
        </w:rPr>
        <w:t>p</w:t>
      </w:r>
      <w:r w:rsidRPr="00993F27">
        <w:rPr>
          <w:rFonts w:ascii="Times New Roman" w:hAnsi="Times New Roman" w:cs="Times New Roman"/>
        </w:rPr>
        <w:t xml:space="preserve"> &lt; 0.001) and avoided steep elevation gains (Δelev β = –0.37, </w:t>
      </w:r>
      <w:r w:rsidRPr="00993F27">
        <w:rPr>
          <w:rFonts w:ascii="Times New Roman" w:hAnsi="Times New Roman" w:cs="Times New Roman"/>
          <w:i/>
          <w:iCs/>
        </w:rPr>
        <w:t>p</w:t>
      </w:r>
      <w:r w:rsidRPr="00993F27">
        <w:rPr>
          <w:rFonts w:ascii="Times New Roman" w:hAnsi="Times New Roman" w:cs="Times New Roman"/>
        </w:rPr>
        <w:t xml:space="preserve"> &lt; 0.001). Distance to trails significantly increased selection (β = 0.088, </w:t>
      </w:r>
      <w:r w:rsidRPr="00993F27">
        <w:rPr>
          <w:rFonts w:ascii="Times New Roman" w:hAnsi="Times New Roman" w:cs="Times New Roman"/>
          <w:i/>
          <w:iCs/>
        </w:rPr>
        <w:t>p</w:t>
      </w:r>
      <w:r w:rsidRPr="00993F27">
        <w:rPr>
          <w:rFonts w:ascii="Times New Roman" w:hAnsi="Times New Roman" w:cs="Times New Roman"/>
        </w:rPr>
        <w:t xml:space="preserve"> = 0.016), indicating avoidance of trail-adjacent areas. Crossing trails further reduced selection (β = –0.23, </w:t>
      </w:r>
      <w:r w:rsidRPr="00993F27">
        <w:rPr>
          <w:rFonts w:ascii="Times New Roman" w:hAnsi="Times New Roman" w:cs="Times New Roman"/>
          <w:i/>
          <w:iCs/>
        </w:rPr>
        <w:t>p</w:t>
      </w:r>
      <w:r w:rsidRPr="00993F27">
        <w:rPr>
          <w:rFonts w:ascii="Times New Roman" w:hAnsi="Times New Roman" w:cs="Times New Roman"/>
        </w:rPr>
        <w:t xml:space="preserve"> &lt; 0.001), an effect of smaller magnitude to barrier effects from highways (β = –0.50) and rivers (β = –0.68). Trail-related avoidance was notable but generally weaker than town and highway effects. </w:t>
      </w:r>
      <w:r w:rsidRPr="00993F27">
        <w:rPr>
          <w:rFonts w:ascii="Times New Roman" w:eastAsia="Times New Roman" w:hAnsi="Times New Roman" w:cs="Times New Roman"/>
          <w:color w:val="0E0E0E"/>
          <w:kern w:val="0"/>
          <w14:ligatures w14:val="none"/>
        </w:rPr>
        <w:t xml:space="preserve">Step–trail </w:t>
      </w:r>
      <w:r w:rsidRPr="00993F27">
        <w:rPr>
          <w:rFonts w:ascii="Times New Roman" w:eastAsia="Times New Roman" w:hAnsi="Times New Roman" w:cs="Times New Roman"/>
          <w:color w:val="0E0E0E"/>
          <w:kern w:val="0"/>
          <w14:ligatures w14:val="none"/>
        </w:rPr>
        <w:lastRenderedPageBreak/>
        <w:t xml:space="preserve">interactions revealed that animals took longer steps when closer to trails (β = –0.044, </w:t>
      </w:r>
      <w:r w:rsidRPr="00993F27">
        <w:rPr>
          <w:rFonts w:ascii="Times New Roman" w:eastAsia="Times New Roman" w:hAnsi="Times New Roman" w:cs="Times New Roman"/>
          <w:i/>
          <w:iCs/>
          <w:color w:val="0E0E0E"/>
          <w:kern w:val="0"/>
          <w14:ligatures w14:val="none"/>
        </w:rPr>
        <w:t>p</w:t>
      </w:r>
      <w:r w:rsidRPr="00993F27">
        <w:rPr>
          <w:rFonts w:ascii="Times New Roman" w:eastAsia="Times New Roman" w:hAnsi="Times New Roman" w:cs="Times New Roman"/>
          <w:color w:val="0E0E0E"/>
          <w:kern w:val="0"/>
          <w14:ligatures w14:val="none"/>
        </w:rPr>
        <w:t xml:space="preserve"> &lt; 0.001), suggesting faster movement near recreation infrastructure</w:t>
      </w:r>
      <w:r w:rsidRPr="00993F27">
        <w:rPr>
          <w:rFonts w:ascii="Times New Roman" w:hAnsi="Times New Roman" w:cs="Times New Roman"/>
        </w:rPr>
        <w:t>. Random slopes revealed substantial individual variation, particularly for barrier responses.</w:t>
      </w:r>
    </w:p>
    <w:p w14:paraId="17673731" w14:textId="77777777" w:rsidR="00D51DEC" w:rsidRPr="00993F27" w:rsidRDefault="00D51DEC" w:rsidP="00993F27">
      <w:pPr>
        <w:pStyle w:val="p1"/>
        <w:spacing w:line="480" w:lineRule="auto"/>
        <w:ind w:firstLine="720"/>
      </w:pPr>
    </w:p>
    <w:p w14:paraId="12EAF299" w14:textId="6C6D03F5" w:rsidR="00932FE9" w:rsidRPr="00993F27" w:rsidRDefault="00D51DEC" w:rsidP="00993F27">
      <w:pPr>
        <w:pStyle w:val="p1"/>
        <w:keepNext/>
        <w:spacing w:line="480" w:lineRule="auto"/>
      </w:pPr>
      <w:r w:rsidRPr="00993F27">
        <w:rPr>
          <w:noProof/>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r w:rsidR="00CD5A0A">
        <w:rPr>
          <w:noProof/>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4A7D52B" w14:textId="36CF902A" w:rsidR="00D51DEC" w:rsidRPr="00993F27" w:rsidRDefault="00932FE9" w:rsidP="00993F27">
      <w:pPr>
        <w:pStyle w:val="Caption"/>
        <w:spacing w:line="480" w:lineRule="auto"/>
        <w:rPr>
          <w:rFonts w:ascii="Times New Roman" w:hAnsi="Times New Roman" w:cs="Times New Roman"/>
          <w:sz w:val="24"/>
          <w:szCs w:val="24"/>
        </w:rPr>
      </w:pPr>
      <w:bookmarkStart w:id="2" w:name="_Ref203463327"/>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2"/>
      <w:r w:rsidRPr="00993F27">
        <w:rPr>
          <w:rFonts w:ascii="Times New Roman" w:hAnsi="Times New Roman" w:cs="Times New Roman"/>
          <w:sz w:val="24"/>
          <w:szCs w:val="24"/>
        </w:rPr>
        <w:t xml:space="preserve">. </w:t>
      </w:r>
      <w:r w:rsidR="005C7905" w:rsidRPr="00993F27">
        <w:rPr>
          <w:rFonts w:ascii="Times New Roman" w:hAnsi="Times New Roman" w:cs="Times New Roman"/>
          <w:sz w:val="24"/>
          <w:szCs w:val="24"/>
        </w:rPr>
        <w:t xml:space="preserve">Map of study area </w:t>
      </w:r>
      <w:r w:rsidR="002528C9" w:rsidRPr="00993F27">
        <w:rPr>
          <w:rFonts w:ascii="Times New Roman" w:hAnsi="Times New Roman" w:cs="Times New Roman"/>
          <w:sz w:val="24"/>
          <w:szCs w:val="24"/>
        </w:rPr>
        <w:t xml:space="preserve">near Fernie, BC, Canada in the southern Canadian Rockies. The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2528C9" w:rsidRPr="00993F27">
        <w:rPr>
          <w:rFonts w:ascii="Times New Roman" w:hAnsi="Times New Roman" w:cs="Times New Roman"/>
          <w:sz w:val="24"/>
          <w:szCs w:val="24"/>
        </w:rPr>
        <w:t>etwork was assessed west</w:t>
      </w:r>
      <w:r w:rsidR="008858E2">
        <w:rPr>
          <w:rFonts w:ascii="Times New Roman" w:hAnsi="Times New Roman" w:cs="Times New Roman"/>
          <w:sz w:val="24"/>
          <w:szCs w:val="24"/>
        </w:rPr>
        <w:t xml:space="preserve"> and north</w:t>
      </w:r>
      <w:r w:rsidR="002528C9" w:rsidRPr="00993F27">
        <w:rPr>
          <w:rFonts w:ascii="Times New Roman" w:hAnsi="Times New Roman" w:cs="Times New Roman"/>
          <w:sz w:val="24"/>
          <w:szCs w:val="24"/>
        </w:rPr>
        <w:t xml:space="preserve"> of Fernie BC on the slopes of Mount Fernie and Mount Proctor with cameras on wildlife trails and recreation trails. Landscape-level comparisons </w:t>
      </w:r>
      <w:r w:rsidR="00635041">
        <w:rPr>
          <w:rFonts w:ascii="Times New Roman" w:hAnsi="Times New Roman" w:cs="Times New Roman"/>
          <w:sz w:val="24"/>
          <w:szCs w:val="24"/>
        </w:rPr>
        <w:t xml:space="preserve">across these habitat contexts </w:t>
      </w:r>
      <w:r w:rsidR="002528C9" w:rsidRPr="00993F27">
        <w:rPr>
          <w:rFonts w:ascii="Times New Roman" w:hAnsi="Times New Roman" w:cs="Times New Roman"/>
          <w:sz w:val="24"/>
          <w:szCs w:val="24"/>
        </w:rPr>
        <w:t>were made with ancillary data from neighboring camera projects</w:t>
      </w:r>
      <w:r w:rsidR="00CD5A0A">
        <w:rPr>
          <w:rFonts w:ascii="Times New Roman" w:hAnsi="Times New Roman" w:cs="Times New Roman"/>
          <w:sz w:val="24"/>
          <w:szCs w:val="24"/>
        </w:rPr>
        <w:t xml:space="preserve"> where landscape-valley were in similar habitats and a multi-use landscape to </w:t>
      </w:r>
      <w:r w:rsidR="00CD5A0A">
        <w:rPr>
          <w:rFonts w:ascii="Times New Roman" w:hAnsi="Times New Roman" w:cs="Times New Roman"/>
          <w:sz w:val="24"/>
          <w:szCs w:val="24"/>
        </w:rPr>
        <w:lastRenderedPageBreak/>
        <w:t xml:space="preserve">the Fernie </w:t>
      </w:r>
      <w:r w:rsidR="00F650A6">
        <w:rPr>
          <w:rFonts w:ascii="Times New Roman" w:hAnsi="Times New Roman" w:cs="Times New Roman"/>
          <w:sz w:val="24"/>
          <w:szCs w:val="24"/>
        </w:rPr>
        <w:t>t</w:t>
      </w:r>
      <w:r w:rsidR="00CD5A0A">
        <w:rPr>
          <w:rFonts w:ascii="Times New Roman" w:hAnsi="Times New Roman" w:cs="Times New Roman"/>
          <w:sz w:val="24"/>
          <w:szCs w:val="24"/>
        </w:rPr>
        <w:t xml:space="preserve">rail </w:t>
      </w:r>
      <w:r w:rsidR="00F650A6">
        <w:rPr>
          <w:rFonts w:ascii="Times New Roman" w:hAnsi="Times New Roman" w:cs="Times New Roman"/>
          <w:sz w:val="24"/>
          <w:szCs w:val="24"/>
        </w:rPr>
        <w:t>n</w:t>
      </w:r>
      <w:r w:rsidR="00CD5A0A">
        <w:rPr>
          <w:rFonts w:ascii="Times New Roman" w:hAnsi="Times New Roman" w:cs="Times New Roman"/>
          <w:sz w:val="24"/>
          <w:szCs w:val="24"/>
        </w:rPr>
        <w:t>etwork cameras but with less overall non-motorized recreation pressure. Landscape-remote were</w:t>
      </w:r>
      <w:r w:rsidR="00635041">
        <w:rPr>
          <w:rFonts w:ascii="Times New Roman" w:hAnsi="Times New Roman" w:cs="Times New Roman"/>
          <w:sz w:val="24"/>
          <w:szCs w:val="24"/>
        </w:rPr>
        <w:t xml:space="preserve"> on wildlife trails</w:t>
      </w:r>
      <w:r w:rsidR="00CD5A0A">
        <w:rPr>
          <w:rFonts w:ascii="Times New Roman" w:hAnsi="Times New Roman" w:cs="Times New Roman"/>
          <w:sz w:val="24"/>
          <w:szCs w:val="24"/>
        </w:rPr>
        <w:t xml:space="preserve"> in areas with lower levels of human pressures </w:t>
      </w:r>
      <w:r w:rsidR="001149EB">
        <w:rPr>
          <w:rFonts w:ascii="Times New Roman" w:hAnsi="Times New Roman" w:cs="Times New Roman"/>
          <w:sz w:val="24"/>
          <w:szCs w:val="24"/>
        </w:rPr>
        <w:t>compared</w:t>
      </w:r>
      <w:r w:rsidR="00CD5A0A">
        <w:rPr>
          <w:rFonts w:ascii="Times New Roman" w:hAnsi="Times New Roman" w:cs="Times New Roman"/>
          <w:sz w:val="24"/>
          <w:szCs w:val="24"/>
        </w:rPr>
        <w:t xml:space="preserve"> to the other </w:t>
      </w:r>
      <w:r w:rsidR="001149EB">
        <w:rPr>
          <w:rFonts w:ascii="Times New Roman" w:hAnsi="Times New Roman" w:cs="Times New Roman"/>
          <w:sz w:val="24"/>
          <w:szCs w:val="24"/>
        </w:rPr>
        <w:t>cameras but</w:t>
      </w:r>
      <w:r w:rsidR="00CD5A0A">
        <w:rPr>
          <w:rFonts w:ascii="Times New Roman" w:hAnsi="Times New Roman" w:cs="Times New Roman"/>
          <w:sz w:val="24"/>
          <w:szCs w:val="24"/>
        </w:rPr>
        <w:t xml:space="preserve"> were also in different habitats (often higher elevation) and not thus intensity of use at these cameras were not as directly comparable to other cameras. Landscape-remote cameras were</w:t>
      </w:r>
      <w:r w:rsidR="00635041">
        <w:rPr>
          <w:rFonts w:ascii="Times New Roman" w:hAnsi="Times New Roman" w:cs="Times New Roman"/>
          <w:sz w:val="24"/>
          <w:szCs w:val="24"/>
        </w:rPr>
        <w:t xml:space="preserve"> also on wildlife trails</w:t>
      </w:r>
      <w:r w:rsidR="008858E2">
        <w:rPr>
          <w:rFonts w:ascii="Times New Roman" w:hAnsi="Times New Roman" w:cs="Times New Roman"/>
          <w:sz w:val="24"/>
          <w:szCs w:val="24"/>
        </w:rPr>
        <w:t xml:space="preserve"> and </w:t>
      </w:r>
      <w:r w:rsidR="00CD5A0A">
        <w:rPr>
          <w:rFonts w:ascii="Times New Roman" w:hAnsi="Times New Roman" w:cs="Times New Roman"/>
          <w:sz w:val="24"/>
          <w:szCs w:val="24"/>
        </w:rPr>
        <w:t>used as a baseline for diel patterns in wilder areas.</w:t>
      </w:r>
    </w:p>
    <w:p w14:paraId="4C1E4715" w14:textId="4D04ECD0" w:rsidR="009D05CD" w:rsidRPr="00993F27" w:rsidRDefault="009D05CD" w:rsidP="00993F27">
      <w:pPr>
        <w:pStyle w:val="p1"/>
        <w:spacing w:line="480" w:lineRule="auto"/>
        <w:rPr>
          <w:b/>
          <w:bCs/>
        </w:rPr>
      </w:pPr>
    </w:p>
    <w:p w14:paraId="4099CC0B" w14:textId="3FFF87C2" w:rsidR="009D05CD" w:rsidRPr="00993F27" w:rsidRDefault="009D05CD" w:rsidP="00993F27">
      <w:pPr>
        <w:pStyle w:val="p1"/>
        <w:spacing w:line="480" w:lineRule="auto"/>
        <w:rPr>
          <w:b/>
          <w:bCs/>
        </w:rPr>
      </w:pPr>
    </w:p>
    <w:p w14:paraId="5659097B" w14:textId="77777777" w:rsidR="00932FE9" w:rsidRPr="00993F27" w:rsidRDefault="00384C03" w:rsidP="00993F27">
      <w:pPr>
        <w:pStyle w:val="p1"/>
        <w:keepNext/>
        <w:spacing w:line="480" w:lineRule="auto"/>
      </w:pPr>
      <w:r w:rsidRPr="00993F27">
        <w:rPr>
          <w:b/>
          <w:bCs/>
          <w:noProof/>
          <w:lang w:val="en-US"/>
          <w14:ligatures w14:val="standardContextual"/>
        </w:rPr>
        <w:lastRenderedPageBreak/>
        <w:drawing>
          <wp:inline distT="0" distB="0" distL="0" distR="0" wp14:anchorId="2DA41A46" wp14:editId="7D6A1395">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51367D45" w:rsidR="009D05CD" w:rsidRDefault="00932FE9" w:rsidP="007D5441">
      <w:pPr>
        <w:pStyle w:val="Caption"/>
        <w:spacing w:line="480" w:lineRule="auto"/>
        <w:rPr>
          <w:rFonts w:ascii="Times New Roman" w:hAnsi="Times New Roman" w:cs="Times New Roman"/>
          <w:sz w:val="24"/>
          <w:szCs w:val="24"/>
        </w:rPr>
      </w:pPr>
      <w:bookmarkStart w:id="3" w:name="_Ref2034704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2</w:t>
      </w:r>
      <w:r w:rsidRPr="00993F27">
        <w:rPr>
          <w:rFonts w:ascii="Times New Roman" w:hAnsi="Times New Roman" w:cs="Times New Roman"/>
          <w:sz w:val="24"/>
          <w:szCs w:val="24"/>
        </w:rPr>
        <w:fldChar w:fldCharType="end"/>
      </w:r>
      <w:bookmarkEnd w:id="3"/>
      <w:r w:rsidRPr="00993F27">
        <w:rPr>
          <w:rFonts w:ascii="Times New Roman" w:hAnsi="Times New Roman" w:cs="Times New Roman"/>
          <w:sz w:val="24"/>
          <w:szCs w:val="24"/>
        </w:rPr>
        <w:t>. Intensity of use</w:t>
      </w:r>
      <w:r w:rsidR="002528C9" w:rsidRPr="00993F27">
        <w:rPr>
          <w:rFonts w:ascii="Times New Roman" w:hAnsi="Times New Roman" w:cs="Times New Roman"/>
          <w:sz w:val="24"/>
          <w:szCs w:val="24"/>
        </w:rPr>
        <w:t xml:space="preserve"> (monthly detection rate)</w:t>
      </w:r>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assessments for human and wildlife groups across three zones. Results are predictions from a GLMM, and statistical significance show</w:t>
      </w:r>
      <w:r w:rsidR="00C041CF">
        <w:rPr>
          <w:rFonts w:ascii="Times New Roman" w:hAnsi="Times New Roman" w:cs="Times New Roman"/>
          <w:sz w:val="24"/>
          <w:szCs w:val="24"/>
        </w:rPr>
        <w:t>n</w:t>
      </w:r>
      <w:r w:rsidR="002528C9" w:rsidRPr="00993F27">
        <w:rPr>
          <w:rFonts w:ascii="Times New Roman" w:hAnsi="Times New Roman" w:cs="Times New Roman"/>
          <w:sz w:val="24"/>
          <w:szCs w:val="24"/>
        </w:rPr>
        <w:t xml:space="preserve"> as * for p&lt;0.1 and ** for p&lt;0.05 for presence (p) and relative abundance counts (c)</w:t>
      </w:r>
      <w:r w:rsidR="00C041CF">
        <w:rPr>
          <w:rFonts w:ascii="Times New Roman" w:hAnsi="Times New Roman" w:cs="Times New Roman"/>
          <w:sz w:val="24"/>
          <w:szCs w:val="24"/>
        </w:rPr>
        <w:t xml:space="preserve"> under the applicable bar</w:t>
      </w:r>
      <w:r w:rsidR="002528C9" w:rsidRPr="00993F27">
        <w:rPr>
          <w:rFonts w:ascii="Times New Roman" w:hAnsi="Times New Roman" w:cs="Times New Roman"/>
          <w:sz w:val="24"/>
          <w:szCs w:val="24"/>
        </w:rPr>
        <w:t xml:space="preserve">. Horizontal Bars indicate comparison between groups. The horizontal bar spanning the full width is a combined comparison between landscape-valley and the Mt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1149EB" w:rsidRPr="00993F27">
        <w:rPr>
          <w:rFonts w:ascii="Times New Roman" w:hAnsi="Times New Roman" w:cs="Times New Roman"/>
          <w:sz w:val="24"/>
          <w:szCs w:val="24"/>
        </w:rPr>
        <w:t>network</w:t>
      </w:r>
      <w:r w:rsidR="002528C9" w:rsidRPr="00993F27">
        <w:rPr>
          <w:rFonts w:ascii="Times New Roman" w:hAnsi="Times New Roman" w:cs="Times New Roman"/>
          <w:sz w:val="24"/>
          <w:szCs w:val="24"/>
        </w:rPr>
        <w:t xml:space="preserve"> (i.e., wildlife and </w:t>
      </w:r>
      <w:r w:rsidR="00F93F01">
        <w:rPr>
          <w:rFonts w:ascii="Times New Roman" w:hAnsi="Times New Roman" w:cs="Times New Roman"/>
          <w:sz w:val="24"/>
          <w:szCs w:val="24"/>
        </w:rPr>
        <w:t>recreation trails</w:t>
      </w:r>
      <w:r w:rsidR="002528C9" w:rsidRPr="00993F27">
        <w:rPr>
          <w:rFonts w:ascii="Times New Roman" w:hAnsi="Times New Roman" w:cs="Times New Roman"/>
          <w:sz w:val="24"/>
          <w:szCs w:val="24"/>
        </w:rPr>
        <w:t xml:space="preserve"> pooled).</w:t>
      </w:r>
      <w:r w:rsidR="00B41152" w:rsidRPr="00993F27">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7D5441" w:rsidRDefault="007D5441" w:rsidP="007D5441"/>
    <w:p w14:paraId="4D51C07C" w14:textId="77777777" w:rsidR="00932FE9" w:rsidRPr="00993F27" w:rsidRDefault="00324F7E" w:rsidP="00993F27">
      <w:pPr>
        <w:pStyle w:val="p1"/>
        <w:keepNext/>
        <w:spacing w:line="480" w:lineRule="auto"/>
      </w:pPr>
      <w:r w:rsidRPr="00993F27">
        <w:rPr>
          <w:b/>
          <w:bCs/>
          <w:noProof/>
          <w:lang w:val="en-US"/>
          <w14:ligatures w14:val="standardContextual"/>
        </w:rPr>
        <w:drawing>
          <wp:inline distT="0" distB="0" distL="0" distR="0" wp14:anchorId="0D35D2B7" wp14:editId="713333ED">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72A067DD" w:rsidR="009D05CD" w:rsidRPr="00993F27" w:rsidRDefault="00932FE9" w:rsidP="00993F27">
      <w:pPr>
        <w:pStyle w:val="Caption"/>
        <w:spacing w:line="480" w:lineRule="auto"/>
        <w:rPr>
          <w:rFonts w:ascii="Times New Roman" w:hAnsi="Times New Roman" w:cs="Times New Roman"/>
          <w:b/>
          <w:bCs/>
          <w:sz w:val="24"/>
          <w:szCs w:val="24"/>
        </w:rPr>
      </w:pPr>
      <w:bookmarkStart w:id="4" w:name="_Ref203470476"/>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3</w:t>
      </w:r>
      <w:r w:rsidRPr="00993F27">
        <w:rPr>
          <w:rFonts w:ascii="Times New Roman" w:hAnsi="Times New Roman" w:cs="Times New Roman"/>
          <w:sz w:val="24"/>
          <w:szCs w:val="24"/>
        </w:rPr>
        <w:fldChar w:fldCharType="end"/>
      </w:r>
      <w:bookmarkEnd w:id="4"/>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 xml:space="preserve">Influence of the number of recreationists on wildlife detections by species on recreation trails in the Fernie </w:t>
      </w:r>
      <w:r w:rsidR="00F650A6">
        <w:rPr>
          <w:rFonts w:ascii="Times New Roman" w:hAnsi="Times New Roman" w:cs="Times New Roman"/>
          <w:sz w:val="24"/>
          <w:szCs w:val="24"/>
        </w:rPr>
        <w:t>t</w:t>
      </w:r>
      <w:r w:rsidR="002528C9"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2528C9" w:rsidRPr="00993F27">
        <w:rPr>
          <w:rFonts w:ascii="Times New Roman" w:hAnsi="Times New Roman" w:cs="Times New Roman"/>
          <w:sz w:val="24"/>
          <w:szCs w:val="24"/>
        </w:rPr>
        <w:t>etwork. Ancillary habitat variables included to control for additional variation and compare magnitude of response. Filled dots signify statistical significance at p&lt;0.1.</w:t>
      </w:r>
    </w:p>
    <w:p w14:paraId="41AC8A9E" w14:textId="77777777" w:rsidR="00E91E1E" w:rsidRPr="00993F27" w:rsidRDefault="00E1198E" w:rsidP="00993F27">
      <w:pPr>
        <w:pStyle w:val="p1"/>
        <w:keepNext/>
        <w:spacing w:line="480" w:lineRule="auto"/>
      </w:pPr>
      <w:r w:rsidRPr="00993F27">
        <w:rPr>
          <w:b/>
          <w:bCs/>
          <w:noProof/>
          <w:lang w:val="en-US"/>
          <w14:ligatures w14:val="standardContextual"/>
        </w:rPr>
        <w:lastRenderedPageBreak/>
        <w:drawing>
          <wp:inline distT="0" distB="0" distL="0" distR="0" wp14:anchorId="255DFE04" wp14:editId="0CCEFAFC">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AFF0D70" w14:textId="1391AB44" w:rsidR="00932FE9" w:rsidRPr="00993F27" w:rsidRDefault="00E91E1E" w:rsidP="00993F27">
      <w:pPr>
        <w:pStyle w:val="Caption"/>
        <w:spacing w:line="480" w:lineRule="auto"/>
        <w:rPr>
          <w:rFonts w:ascii="Times New Roman" w:hAnsi="Times New Roman" w:cs="Times New Roman"/>
          <w:sz w:val="24"/>
          <w:szCs w:val="24"/>
        </w:rPr>
      </w:pPr>
      <w:bookmarkStart w:id="5" w:name="_Ref203470788"/>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4</w:t>
      </w:r>
      <w:r w:rsidRPr="00993F27">
        <w:rPr>
          <w:rFonts w:ascii="Times New Roman" w:hAnsi="Times New Roman" w:cs="Times New Roman"/>
          <w:sz w:val="24"/>
          <w:szCs w:val="24"/>
        </w:rPr>
        <w:fldChar w:fldCharType="end"/>
      </w:r>
      <w:bookmarkEnd w:id="5"/>
      <w:r w:rsidRPr="00993F27">
        <w:rPr>
          <w:rFonts w:ascii="Times New Roman" w:hAnsi="Times New Roman" w:cs="Times New Roman"/>
          <w:sz w:val="24"/>
          <w:szCs w:val="24"/>
        </w:rPr>
        <w:t>. Diel patterns of wildlife and human rec</w:t>
      </w:r>
      <w:r w:rsidR="00910A3D" w:rsidRPr="00993F27">
        <w:rPr>
          <w:rFonts w:ascii="Times New Roman" w:hAnsi="Times New Roman" w:cs="Times New Roman"/>
          <w:sz w:val="24"/>
          <w:szCs w:val="24"/>
        </w:rPr>
        <w:t>reation on</w:t>
      </w:r>
      <w:r w:rsidRPr="00993F27">
        <w:rPr>
          <w:rFonts w:ascii="Times New Roman" w:hAnsi="Times New Roman" w:cs="Times New Roman"/>
          <w:sz w:val="24"/>
          <w:szCs w:val="24"/>
        </w:rPr>
        <w:t xml:space="preserve">  recreation trails</w:t>
      </w:r>
      <w:r w:rsidR="00910A3D" w:rsidRPr="00993F27">
        <w:rPr>
          <w:rFonts w:ascii="Times New Roman" w:hAnsi="Times New Roman" w:cs="Times New Roman"/>
          <w:sz w:val="24"/>
          <w:szCs w:val="24"/>
        </w:rPr>
        <w:t xml:space="preserve"> in the Fernie </w:t>
      </w:r>
      <w:r w:rsidR="00F650A6">
        <w:rPr>
          <w:rFonts w:ascii="Times New Roman" w:hAnsi="Times New Roman" w:cs="Times New Roman"/>
          <w:sz w:val="24"/>
          <w:szCs w:val="24"/>
        </w:rPr>
        <w:t>t</w:t>
      </w:r>
      <w:r w:rsidR="00910A3D" w:rsidRPr="00993F27">
        <w:rPr>
          <w:rFonts w:ascii="Times New Roman" w:hAnsi="Times New Roman" w:cs="Times New Roman"/>
          <w:sz w:val="24"/>
          <w:szCs w:val="24"/>
        </w:rPr>
        <w:t xml:space="preserve">rail </w:t>
      </w:r>
      <w:r w:rsidR="00F650A6">
        <w:rPr>
          <w:rFonts w:ascii="Times New Roman" w:hAnsi="Times New Roman" w:cs="Times New Roman"/>
          <w:sz w:val="24"/>
          <w:szCs w:val="24"/>
        </w:rPr>
        <w:t>n</w:t>
      </w:r>
      <w:r w:rsidR="00910A3D" w:rsidRPr="00993F27">
        <w:rPr>
          <w:rFonts w:ascii="Times New Roman" w:hAnsi="Times New Roman" w:cs="Times New Roman"/>
          <w:sz w:val="24"/>
          <w:szCs w:val="24"/>
        </w:rPr>
        <w:t>etwork.</w:t>
      </w:r>
    </w:p>
    <w:p w14:paraId="58651135" w14:textId="1011C15B" w:rsidR="009D05CD" w:rsidRPr="00993F27" w:rsidRDefault="009D05CD" w:rsidP="00993F27">
      <w:pPr>
        <w:pStyle w:val="p1"/>
        <w:spacing w:line="480" w:lineRule="auto"/>
        <w:rPr>
          <w:b/>
          <w:bCs/>
        </w:rPr>
      </w:pPr>
    </w:p>
    <w:p w14:paraId="385200A3" w14:textId="7DA686DD" w:rsidR="009D05CD" w:rsidRDefault="009D05CD" w:rsidP="00993F27">
      <w:pPr>
        <w:pStyle w:val="p1"/>
        <w:spacing w:line="480" w:lineRule="auto"/>
        <w:rPr>
          <w:b/>
          <w:bCs/>
          <w:noProof/>
          <w14:ligatures w14:val="standardContextual"/>
        </w:rPr>
      </w:pPr>
    </w:p>
    <w:p w14:paraId="05405EFC" w14:textId="77777777" w:rsidR="00F650A6" w:rsidRDefault="00F650A6" w:rsidP="00993F27">
      <w:pPr>
        <w:pStyle w:val="p1"/>
        <w:spacing w:line="480" w:lineRule="auto"/>
        <w:rPr>
          <w:b/>
          <w:bCs/>
          <w:noProof/>
          <w14:ligatures w14:val="standardContextual"/>
        </w:rPr>
      </w:pPr>
    </w:p>
    <w:p w14:paraId="1F9922A6" w14:textId="77777777" w:rsidR="00F650A6" w:rsidRDefault="00F650A6" w:rsidP="00993F27">
      <w:pPr>
        <w:pStyle w:val="p1"/>
        <w:spacing w:line="480" w:lineRule="auto"/>
        <w:rPr>
          <w:b/>
          <w:bCs/>
          <w:noProof/>
          <w14:ligatures w14:val="standardContextual"/>
        </w:rPr>
      </w:pPr>
    </w:p>
    <w:p w14:paraId="0831B399" w14:textId="77777777" w:rsidR="00F650A6" w:rsidRDefault="00F650A6" w:rsidP="00993F27">
      <w:pPr>
        <w:pStyle w:val="p1"/>
        <w:spacing w:line="480" w:lineRule="auto"/>
        <w:rPr>
          <w:b/>
          <w:bCs/>
          <w:noProof/>
          <w14:ligatures w14:val="standardContextual"/>
        </w:rPr>
      </w:pPr>
    </w:p>
    <w:p w14:paraId="55629568" w14:textId="66C0C2E1" w:rsidR="00F650A6" w:rsidRPr="00993F27" w:rsidRDefault="00F650A6" w:rsidP="00993F27">
      <w:pPr>
        <w:pStyle w:val="p1"/>
        <w:spacing w:line="480" w:lineRule="auto"/>
        <w:rPr>
          <w:b/>
          <w:bCs/>
          <w:noProof/>
          <w14:ligatures w14:val="standardContextual"/>
        </w:rPr>
      </w:pPr>
    </w:p>
    <w:p w14:paraId="6FADCF12" w14:textId="51352C8E" w:rsidR="00932FE9" w:rsidRPr="00993F27" w:rsidRDefault="002A39A7" w:rsidP="00B66399">
      <w:pPr>
        <w:pStyle w:val="p1"/>
        <w:spacing w:line="480" w:lineRule="auto"/>
        <w:ind w:left="1985" w:hanging="851"/>
        <w:rPr>
          <w:b/>
          <w:bCs/>
        </w:rPr>
      </w:pPr>
      <w:r w:rsidRPr="00993F27">
        <w:rPr>
          <w:b/>
          <w:bCs/>
          <w:noProof/>
          <w:lang w:val="en-US"/>
          <w14:ligatures w14:val="standardContextual"/>
        </w:rPr>
        <w:lastRenderedPageBreak/>
        <w:drawing>
          <wp:anchor distT="0" distB="0" distL="114300" distR="114300" simplePos="0" relativeHeight="251659264" behindDoc="0" locked="0" layoutInCell="1" allowOverlap="1" wp14:anchorId="3FA524F7" wp14:editId="49F8D0AC">
            <wp:simplePos x="0" y="0"/>
            <wp:positionH relativeFrom="column">
              <wp:posOffset>3423920</wp:posOffset>
            </wp:positionH>
            <wp:positionV relativeFrom="paragraph">
              <wp:posOffset>0</wp:posOffset>
            </wp:positionV>
            <wp:extent cx="3291840" cy="2468880"/>
            <wp:effectExtent l="0" t="0" r="0" b="0"/>
            <wp:wrapNone/>
            <wp:docPr id="3042758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75861"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95871" cy="2471903"/>
                    </a:xfrm>
                    <a:prstGeom prst="rect">
                      <a:avLst/>
                    </a:prstGeom>
                  </pic:spPr>
                </pic:pic>
              </a:graphicData>
            </a:graphic>
            <wp14:sizeRelH relativeFrom="page">
              <wp14:pctWidth>0</wp14:pctWidth>
            </wp14:sizeRelH>
            <wp14:sizeRelV relativeFrom="page">
              <wp14:pctHeight>0</wp14:pctHeight>
            </wp14:sizeRelV>
          </wp:anchor>
        </w:drawing>
      </w:r>
      <w:r w:rsidRPr="00993F27">
        <w:rPr>
          <w:b/>
          <w:bCs/>
          <w:noProof/>
          <w:lang w:val="en-US"/>
          <w14:ligatures w14:val="standardContextual"/>
        </w:rPr>
        <w:drawing>
          <wp:anchor distT="0" distB="0" distL="114300" distR="114300" simplePos="0" relativeHeight="251658240" behindDoc="0" locked="0" layoutInCell="1" allowOverlap="1" wp14:anchorId="7F62E383" wp14:editId="6271FCB7">
            <wp:simplePos x="0" y="0"/>
            <wp:positionH relativeFrom="column">
              <wp:posOffset>-60960</wp:posOffset>
            </wp:positionH>
            <wp:positionV relativeFrom="paragraph">
              <wp:posOffset>0</wp:posOffset>
            </wp:positionV>
            <wp:extent cx="3291840" cy="2468880"/>
            <wp:effectExtent l="0" t="0" r="0" b="0"/>
            <wp:wrapThrough wrapText="bothSides">
              <wp:wrapPolygon edited="0">
                <wp:start x="0" y="0"/>
                <wp:lineTo x="0" y="21444"/>
                <wp:lineTo x="21500" y="21444"/>
                <wp:lineTo x="21500" y="0"/>
                <wp:lineTo x="0" y="0"/>
              </wp:wrapPolygon>
            </wp:wrapThrough>
            <wp:docPr id="20313856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85680"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14:sizeRelH relativeFrom="page">
              <wp14:pctWidth>0</wp14:pctWidth>
            </wp14:sizeRelH>
            <wp14:sizeRelV relativeFrom="page">
              <wp14:pctHeight>0</wp14:pctHeight>
            </wp14:sizeRelV>
          </wp:anchor>
        </w:drawing>
      </w:r>
      <w:r w:rsidR="00565102" w:rsidRPr="00993F27">
        <w:rPr>
          <w:noProof/>
          <w:lang w:val="en-US"/>
          <w14:ligatures w14:val="standardContextual"/>
        </w:rPr>
        <w:drawing>
          <wp:inline distT="0" distB="0" distL="0" distR="0" wp14:anchorId="5CF8ED3D" wp14:editId="36D74519">
            <wp:extent cx="4959928" cy="5668489"/>
            <wp:effectExtent l="0" t="0" r="6350" b="0"/>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62335" cy="5671240"/>
                    </a:xfrm>
                    <a:prstGeom prst="rect">
                      <a:avLst/>
                    </a:prstGeom>
                  </pic:spPr>
                </pic:pic>
              </a:graphicData>
            </a:graphic>
          </wp:inline>
        </w:drawing>
      </w:r>
    </w:p>
    <w:p w14:paraId="3CEF33A6" w14:textId="7A5E2824" w:rsidR="009D05CD" w:rsidRPr="00993F27" w:rsidRDefault="00932FE9" w:rsidP="00993F27">
      <w:pPr>
        <w:pStyle w:val="Caption"/>
        <w:spacing w:line="480" w:lineRule="auto"/>
        <w:rPr>
          <w:rFonts w:ascii="Times New Roman" w:hAnsi="Times New Roman" w:cs="Times New Roman"/>
          <w:sz w:val="24"/>
          <w:szCs w:val="24"/>
        </w:rPr>
      </w:pPr>
      <w:bookmarkStart w:id="6" w:name="_Ref203470802"/>
      <w:r w:rsidRPr="00993F27">
        <w:rPr>
          <w:rFonts w:ascii="Times New Roman" w:hAnsi="Times New Roman" w:cs="Times New Roman"/>
          <w:sz w:val="24"/>
          <w:szCs w:val="24"/>
        </w:rPr>
        <w:lastRenderedPageBreak/>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5</w:t>
      </w:r>
      <w:r w:rsidRPr="00993F27">
        <w:rPr>
          <w:rFonts w:ascii="Times New Roman" w:hAnsi="Times New Roman" w:cs="Times New Roman"/>
          <w:sz w:val="24"/>
          <w:szCs w:val="24"/>
        </w:rPr>
        <w:fldChar w:fldCharType="end"/>
      </w:r>
      <w:bookmarkEnd w:id="6"/>
      <w:r w:rsidRPr="00993F27">
        <w:rPr>
          <w:rFonts w:ascii="Times New Roman" w:hAnsi="Times New Roman" w:cs="Times New Roman"/>
          <w:sz w:val="24"/>
          <w:szCs w:val="24"/>
        </w:rPr>
        <w:t xml:space="preserve">. </w:t>
      </w:r>
      <w:r w:rsidR="00F650A6">
        <w:rPr>
          <w:rFonts w:ascii="Times New Roman" w:hAnsi="Times New Roman" w:cs="Times New Roman"/>
          <w:sz w:val="24"/>
          <w:szCs w:val="24"/>
        </w:rPr>
        <w:t>top left</w:t>
      </w:r>
      <w:r w:rsidRPr="00993F27">
        <w:rPr>
          <w:rFonts w:ascii="Times New Roman" w:hAnsi="Times New Roman" w:cs="Times New Roman"/>
          <w:sz w:val="24"/>
          <w:szCs w:val="24"/>
        </w:rPr>
        <w:t>) Comparison of recreation, wildlife, and larger landscape diel patterns for mule deer</w:t>
      </w:r>
      <w:r w:rsidR="0020737A" w:rsidRPr="00993F27">
        <w:rPr>
          <w:rFonts w:ascii="Times New Roman" w:hAnsi="Times New Roman" w:cs="Times New Roman"/>
          <w:sz w:val="24"/>
          <w:szCs w:val="24"/>
        </w:rPr>
        <w:t xml:space="preserve"> which show little diel changes across </w:t>
      </w:r>
      <w:r w:rsidR="00ED0D06">
        <w:rPr>
          <w:rFonts w:ascii="Times New Roman" w:hAnsi="Times New Roman" w:cs="Times New Roman"/>
          <w:sz w:val="24"/>
          <w:szCs w:val="24"/>
        </w:rPr>
        <w:t xml:space="preserve">habitat </w:t>
      </w:r>
      <w:r w:rsidR="0020737A" w:rsidRPr="00993F27">
        <w:rPr>
          <w:rFonts w:ascii="Times New Roman" w:hAnsi="Times New Roman" w:cs="Times New Roman"/>
          <w:sz w:val="24"/>
          <w:szCs w:val="24"/>
        </w:rPr>
        <w:t>context</w:t>
      </w:r>
      <w:r w:rsidRPr="00993F27">
        <w:rPr>
          <w:rFonts w:ascii="Times New Roman" w:hAnsi="Times New Roman" w:cs="Times New Roman"/>
          <w:sz w:val="24"/>
          <w:szCs w:val="24"/>
        </w:rPr>
        <w:t xml:space="preserve">, </w:t>
      </w:r>
      <w:r w:rsidR="00F650A6">
        <w:rPr>
          <w:rFonts w:ascii="Times New Roman" w:hAnsi="Times New Roman" w:cs="Times New Roman"/>
          <w:sz w:val="24"/>
          <w:szCs w:val="24"/>
        </w:rPr>
        <w:t>top right</w:t>
      </w:r>
      <w:r w:rsidR="0046442B" w:rsidRPr="00993F27">
        <w:rPr>
          <w:rFonts w:ascii="Times New Roman" w:hAnsi="Times New Roman" w:cs="Times New Roman"/>
          <w:sz w:val="24"/>
          <w:szCs w:val="24"/>
        </w:rPr>
        <w:t>) Comparison of recreation, wildlife, and larger landscape diel patterns for elk</w:t>
      </w:r>
      <w:r w:rsidR="0020737A" w:rsidRPr="00993F27">
        <w:rPr>
          <w:rFonts w:ascii="Times New Roman" w:hAnsi="Times New Roman" w:cs="Times New Roman"/>
          <w:sz w:val="24"/>
          <w:szCs w:val="24"/>
        </w:rPr>
        <w:t xml:space="preserve"> that show more daytime activity in remote areas</w:t>
      </w:r>
      <w:r w:rsidR="0046442B" w:rsidRPr="00993F27">
        <w:rPr>
          <w:rFonts w:ascii="Times New Roman" w:hAnsi="Times New Roman" w:cs="Times New Roman"/>
          <w:sz w:val="24"/>
          <w:szCs w:val="24"/>
        </w:rPr>
        <w:t xml:space="preserve">, </w:t>
      </w:r>
      <w:r w:rsidR="00F650A6">
        <w:rPr>
          <w:rFonts w:ascii="Times New Roman" w:hAnsi="Times New Roman" w:cs="Times New Roman"/>
          <w:sz w:val="24"/>
          <w:szCs w:val="24"/>
        </w:rPr>
        <w:t>bottom</w:t>
      </w:r>
      <w:r w:rsidRPr="00993F27">
        <w:rPr>
          <w:rFonts w:ascii="Times New Roman" w:hAnsi="Times New Roman" w:cs="Times New Roman"/>
          <w:sz w:val="24"/>
          <w:szCs w:val="24"/>
        </w:rPr>
        <w:t>) average overlap with peak recreation time from  recreation trails between trail types</w:t>
      </w:r>
      <w:r w:rsidR="0046442B" w:rsidRPr="00993F27">
        <w:rPr>
          <w:rFonts w:ascii="Times New Roman" w:hAnsi="Times New Roman" w:cs="Times New Roman"/>
          <w:sz w:val="24"/>
          <w:szCs w:val="24"/>
        </w:rPr>
        <w:t xml:space="preserve"> for all species and areas.</w:t>
      </w:r>
    </w:p>
    <w:p w14:paraId="509F097F" w14:textId="77777777" w:rsidR="00824BE2" w:rsidRPr="00993F27" w:rsidRDefault="00824BE2" w:rsidP="00993F27">
      <w:pPr>
        <w:spacing w:line="480" w:lineRule="auto"/>
        <w:rPr>
          <w:rFonts w:ascii="Times New Roman" w:hAnsi="Times New Roman" w:cs="Times New Roman"/>
        </w:rPr>
      </w:pPr>
    </w:p>
    <w:p w14:paraId="3F9D3741" w14:textId="07E9DEDC" w:rsidR="009D05CD" w:rsidRPr="00993F27" w:rsidRDefault="00160602" w:rsidP="00993F27">
      <w:pPr>
        <w:pStyle w:val="p1"/>
        <w:spacing w:line="480" w:lineRule="auto"/>
      </w:pPr>
      <w:r w:rsidRPr="00993F27">
        <w:rPr>
          <w:noProof/>
          <w:lang w:val="en-US"/>
          <w14:ligatures w14:val="standardContextual"/>
        </w:rPr>
        <w:drawing>
          <wp:anchor distT="0" distB="0" distL="114300" distR="114300" simplePos="0" relativeHeight="251660288" behindDoc="0" locked="0" layoutInCell="1" allowOverlap="1" wp14:anchorId="209F1655" wp14:editId="71A9CD6D">
            <wp:simplePos x="0" y="0"/>
            <wp:positionH relativeFrom="column">
              <wp:posOffset>4401771</wp:posOffset>
            </wp:positionH>
            <wp:positionV relativeFrom="paragraph">
              <wp:posOffset>53608</wp:posOffset>
            </wp:positionV>
            <wp:extent cx="2162130" cy="1520190"/>
            <wp:effectExtent l="0" t="0" r="0" b="3810"/>
            <wp:wrapNone/>
            <wp:docPr id="1628865661" name="Picture 3"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65661" name="Picture 3" descr="A person riding a bike in the woods&#10;&#10;AI-generated content may be incorrect."/>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1312" behindDoc="0" locked="0" layoutInCell="1" allowOverlap="1" wp14:anchorId="3487911B" wp14:editId="7A886C09">
            <wp:simplePos x="0" y="0"/>
            <wp:positionH relativeFrom="column">
              <wp:posOffset>-1319</wp:posOffset>
            </wp:positionH>
            <wp:positionV relativeFrom="paragraph">
              <wp:posOffset>53340</wp:posOffset>
            </wp:positionV>
            <wp:extent cx="2162908" cy="1520737"/>
            <wp:effectExtent l="0" t="0" r="0" b="3810"/>
            <wp:wrapNone/>
            <wp:docPr id="1291738462" name="Picture 1"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38462" name="Picture 1" descr="A person riding a bike in the woods&#10;&#10;AI-generated content may be incorrect."/>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908" cy="1520737"/>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2336" behindDoc="0" locked="0" layoutInCell="1" allowOverlap="1" wp14:anchorId="208E15F8" wp14:editId="5E8245A6">
            <wp:simplePos x="0" y="0"/>
            <wp:positionH relativeFrom="column">
              <wp:posOffset>2200764</wp:posOffset>
            </wp:positionH>
            <wp:positionV relativeFrom="paragraph">
              <wp:posOffset>53340</wp:posOffset>
            </wp:positionV>
            <wp:extent cx="2162130" cy="1520190"/>
            <wp:effectExtent l="0" t="0" r="0" b="3810"/>
            <wp:wrapNone/>
            <wp:docPr id="2132130168" name="Picture 2" descr="A bear walking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0168" name="Picture 2" descr="A bear walking in the woods&#10;&#10;AI-generated content may be incorrect."/>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p>
    <w:p w14:paraId="153D06DF" w14:textId="0882404F" w:rsidR="00022D94" w:rsidRPr="00993F27" w:rsidRDefault="00022D94" w:rsidP="00993F27">
      <w:pPr>
        <w:pStyle w:val="p1"/>
        <w:spacing w:line="480" w:lineRule="auto"/>
      </w:pPr>
    </w:p>
    <w:p w14:paraId="1308CAD7" w14:textId="77777777" w:rsidR="00160602" w:rsidRPr="00993F27" w:rsidRDefault="00160602" w:rsidP="00993F27">
      <w:pPr>
        <w:pStyle w:val="p1"/>
        <w:spacing w:line="480" w:lineRule="auto"/>
      </w:pPr>
    </w:p>
    <w:p w14:paraId="45285AAE" w14:textId="77777777" w:rsidR="00932FE9" w:rsidRPr="00993F27" w:rsidRDefault="001A33DF" w:rsidP="00943A84">
      <w:pPr>
        <w:pStyle w:val="p1"/>
        <w:keepNext/>
        <w:spacing w:line="480" w:lineRule="auto"/>
        <w:ind w:firstLine="426"/>
      </w:pPr>
      <w:r w:rsidRPr="00993F27">
        <w:rPr>
          <w:noProof/>
          <w:lang w:val="en-US"/>
          <w14:ligatures w14:val="standardContextual"/>
        </w:rPr>
        <w:drawing>
          <wp:inline distT="0" distB="0" distL="0" distR="0" wp14:anchorId="7FEF5998" wp14:editId="7E4367FD">
            <wp:extent cx="6207760" cy="3103880"/>
            <wp:effectExtent l="0" t="0" r="254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7760" cy="3103880"/>
                    </a:xfrm>
                    <a:prstGeom prst="rect">
                      <a:avLst/>
                    </a:prstGeom>
                  </pic:spPr>
                </pic:pic>
              </a:graphicData>
            </a:graphic>
          </wp:inline>
        </w:drawing>
      </w:r>
    </w:p>
    <w:p w14:paraId="294A0E8F" w14:textId="4BCBD5FE" w:rsidR="009D05CD" w:rsidRPr="00993F27" w:rsidRDefault="00932FE9" w:rsidP="00993F27">
      <w:pPr>
        <w:pStyle w:val="Caption"/>
        <w:spacing w:line="480" w:lineRule="auto"/>
        <w:rPr>
          <w:rFonts w:ascii="Times New Roman" w:hAnsi="Times New Roman" w:cs="Times New Roman"/>
          <w:sz w:val="24"/>
          <w:szCs w:val="24"/>
        </w:rPr>
      </w:pPr>
      <w:bookmarkStart w:id="7" w:name="_Ref203470832"/>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6</w:t>
      </w:r>
      <w:r w:rsidRPr="00993F27">
        <w:rPr>
          <w:rFonts w:ascii="Times New Roman" w:hAnsi="Times New Roman" w:cs="Times New Roman"/>
          <w:sz w:val="24"/>
          <w:szCs w:val="24"/>
        </w:rPr>
        <w:fldChar w:fldCharType="end"/>
      </w:r>
      <w:bookmarkEnd w:id="7"/>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Near encounters between recreationists and three species of wildlife that can be dangerous to people. </w:t>
      </w:r>
      <w:r w:rsidR="00F650A6">
        <w:rPr>
          <w:rFonts w:ascii="Times New Roman" w:hAnsi="Times New Roman" w:cs="Times New Roman"/>
          <w:sz w:val="24"/>
          <w:szCs w:val="24"/>
        </w:rPr>
        <w:t>top</w:t>
      </w:r>
      <w:r w:rsidR="00910A3D" w:rsidRPr="00993F27">
        <w:rPr>
          <w:rFonts w:ascii="Times New Roman" w:hAnsi="Times New Roman" w:cs="Times New Roman"/>
          <w:sz w:val="24"/>
          <w:szCs w:val="24"/>
        </w:rPr>
        <w:t xml:space="preserve">) Example sequence showing bikers detected 2 minutes before and 5 </w:t>
      </w:r>
      <w:r w:rsidR="00910A3D" w:rsidRPr="00993F27">
        <w:rPr>
          <w:rFonts w:ascii="Times New Roman" w:hAnsi="Times New Roman" w:cs="Times New Roman"/>
          <w:sz w:val="24"/>
          <w:szCs w:val="24"/>
        </w:rPr>
        <w:lastRenderedPageBreak/>
        <w:t xml:space="preserve">minutes after a black bear on a </w:t>
      </w:r>
      <w:r w:rsidR="001149EB" w:rsidRPr="00993F27">
        <w:rPr>
          <w:rFonts w:ascii="Times New Roman" w:hAnsi="Times New Roman" w:cs="Times New Roman"/>
          <w:sz w:val="24"/>
          <w:szCs w:val="24"/>
        </w:rPr>
        <w:t>single-track</w:t>
      </w:r>
      <w:r w:rsidR="00910A3D" w:rsidRPr="00993F27">
        <w:rPr>
          <w:rFonts w:ascii="Times New Roman" w:hAnsi="Times New Roman" w:cs="Times New Roman"/>
          <w:sz w:val="24"/>
          <w:szCs w:val="24"/>
        </w:rPr>
        <w:t xml:space="preserve"> trail, and </w:t>
      </w:r>
      <w:r w:rsidR="00F650A6">
        <w:rPr>
          <w:rFonts w:ascii="Times New Roman" w:hAnsi="Times New Roman" w:cs="Times New Roman"/>
          <w:sz w:val="24"/>
          <w:szCs w:val="24"/>
        </w:rPr>
        <w:t>bottom</w:t>
      </w:r>
      <w:r w:rsidR="00910A3D" w:rsidRPr="00993F27">
        <w:rPr>
          <w:rFonts w:ascii="Times New Roman" w:hAnsi="Times New Roman" w:cs="Times New Roman"/>
          <w:sz w:val="24"/>
          <w:szCs w:val="24"/>
        </w:rPr>
        <w:t>) histogram of minutes between recreationists and select wildlife species between 2021-2024.</w:t>
      </w:r>
    </w:p>
    <w:p w14:paraId="52AD3595" w14:textId="77777777" w:rsidR="001E5557" w:rsidRPr="00993F27" w:rsidRDefault="001E5557" w:rsidP="00993F27">
      <w:pPr>
        <w:spacing w:line="480" w:lineRule="auto"/>
        <w:rPr>
          <w:rFonts w:ascii="Times New Roman" w:hAnsi="Times New Roman" w:cs="Times New Roman"/>
        </w:rPr>
      </w:pPr>
    </w:p>
    <w:p w14:paraId="3B2731CD" w14:textId="77777777" w:rsidR="00932FE9" w:rsidRPr="00993F27" w:rsidRDefault="008F08A6" w:rsidP="00993F27">
      <w:pPr>
        <w:keepNext/>
        <w:spacing w:line="480" w:lineRule="auto"/>
        <w:rPr>
          <w:rFonts w:ascii="Times New Roman" w:hAnsi="Times New Roman" w:cs="Times New Roman"/>
        </w:rPr>
      </w:pPr>
      <w:r w:rsidRPr="00993F27">
        <w:rPr>
          <w:rFonts w:ascii="Times New Roman" w:hAnsi="Times New Roman" w:cs="Times New Roman"/>
          <w:noProof/>
          <w:lang w:val="en-US"/>
        </w:rPr>
        <w:drawing>
          <wp:inline distT="0" distB="0" distL="0" distR="0" wp14:anchorId="720577D4" wp14:editId="1386BC2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552E1986" w:rsidR="0007199E" w:rsidRPr="00993F27" w:rsidRDefault="00932FE9" w:rsidP="00993F27">
      <w:pPr>
        <w:pStyle w:val="Caption"/>
        <w:spacing w:line="480" w:lineRule="auto"/>
        <w:rPr>
          <w:rFonts w:ascii="Times New Roman" w:hAnsi="Times New Roman" w:cs="Times New Roman"/>
          <w:sz w:val="24"/>
          <w:szCs w:val="24"/>
        </w:rPr>
      </w:pPr>
      <w:bookmarkStart w:id="8" w:name="_Ref2034708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7</w:t>
      </w:r>
      <w:r w:rsidRPr="00993F27">
        <w:rPr>
          <w:rFonts w:ascii="Times New Roman" w:hAnsi="Times New Roman" w:cs="Times New Roman"/>
          <w:sz w:val="24"/>
          <w:szCs w:val="24"/>
        </w:rPr>
        <w:fldChar w:fldCharType="end"/>
      </w:r>
      <w:bookmarkEnd w:id="8"/>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Integrated step selection results for grizzly bears near Fernie, BC. Response to human features shown  A)decrease in selection for crossing various human features, B) effect of d</w:t>
      </w:r>
      <w:r w:rsidR="00E91044">
        <w:rPr>
          <w:rFonts w:ascii="Times New Roman" w:hAnsi="Times New Roman" w:cs="Times New Roman"/>
          <w:sz w:val="24"/>
          <w:szCs w:val="24"/>
        </w:rPr>
        <w:t>i</w:t>
      </w:r>
      <w:r w:rsidR="00910A3D" w:rsidRPr="00993F27">
        <w:rPr>
          <w:rFonts w:ascii="Times New Roman" w:hAnsi="Times New Roman" w:cs="Times New Roman"/>
          <w:sz w:val="24"/>
          <w:szCs w:val="24"/>
        </w:rPr>
        <w:t>s</w:t>
      </w:r>
      <w:r w:rsidR="00E91044">
        <w:rPr>
          <w:rFonts w:ascii="Times New Roman" w:hAnsi="Times New Roman" w:cs="Times New Roman"/>
          <w:sz w:val="24"/>
          <w:szCs w:val="24"/>
        </w:rPr>
        <w:t>t</w:t>
      </w:r>
      <w:r w:rsidR="00910A3D" w:rsidRPr="00993F27">
        <w:rPr>
          <w:rFonts w:ascii="Times New Roman" w:hAnsi="Times New Roman" w:cs="Times New Roman"/>
          <w:sz w:val="24"/>
          <w:szCs w:val="24"/>
        </w:rPr>
        <w:t>ance to</w:t>
      </w:r>
      <w:r w:rsidR="00B41152" w:rsidRPr="00993F27">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79D81C8A" w14:textId="77777777" w:rsidR="00525A23" w:rsidRPr="00993F27" w:rsidRDefault="00525A23" w:rsidP="00993F27">
      <w:pPr>
        <w:spacing w:line="480" w:lineRule="auto"/>
        <w:rPr>
          <w:rFonts w:ascii="Times New Roman" w:hAnsi="Times New Roman" w:cs="Times New Roman"/>
        </w:rPr>
      </w:pPr>
    </w:p>
    <w:p w14:paraId="19E57E52" w14:textId="0D3A7E6F" w:rsidR="00686D33" w:rsidRDefault="00686D33" w:rsidP="00993F27">
      <w:pPr>
        <w:spacing w:after="0" w:line="480" w:lineRule="auto"/>
        <w:rPr>
          <w:rFonts w:ascii="Times New Roman" w:eastAsia="Times New Roman" w:hAnsi="Times New Roman" w:cs="Times New Roman"/>
          <w:color w:val="000000"/>
          <w:kern w:val="0"/>
          <w14:ligatures w14:val="none"/>
        </w:rPr>
      </w:pPr>
    </w:p>
    <w:p w14:paraId="3CCFCD0D" w14:textId="77777777" w:rsidR="00943A84" w:rsidRDefault="00943A84" w:rsidP="00993F27">
      <w:pPr>
        <w:spacing w:after="0" w:line="480" w:lineRule="auto"/>
        <w:rPr>
          <w:rFonts w:ascii="Times New Roman" w:eastAsia="Times New Roman" w:hAnsi="Times New Roman" w:cs="Times New Roman"/>
          <w:color w:val="000000"/>
          <w:kern w:val="0"/>
          <w14:ligatures w14:val="none"/>
        </w:rPr>
      </w:pPr>
    </w:p>
    <w:p w14:paraId="0C8A808A" w14:textId="77777777" w:rsidR="00F650A6" w:rsidRPr="00993F27" w:rsidRDefault="00F650A6" w:rsidP="00993F27">
      <w:pPr>
        <w:spacing w:after="0" w:line="480" w:lineRule="auto"/>
        <w:rPr>
          <w:rFonts w:ascii="Times New Roman" w:eastAsia="Times New Roman" w:hAnsi="Times New Roman" w:cs="Times New Roman"/>
          <w:color w:val="000000"/>
          <w:kern w:val="0"/>
          <w14:ligatures w14:val="none"/>
        </w:rPr>
      </w:pPr>
    </w:p>
    <w:p w14:paraId="78D8BE54" w14:textId="28BB8009" w:rsidR="00932FE9" w:rsidRPr="00993F27" w:rsidRDefault="00932FE9" w:rsidP="00993F27">
      <w:pPr>
        <w:pStyle w:val="Caption"/>
        <w:keepNext/>
        <w:spacing w:line="480" w:lineRule="auto"/>
        <w:rPr>
          <w:rFonts w:ascii="Times New Roman" w:hAnsi="Times New Roman" w:cs="Times New Roman"/>
          <w:sz w:val="24"/>
          <w:szCs w:val="24"/>
        </w:rPr>
      </w:pPr>
      <w:r w:rsidRPr="00993F27">
        <w:rPr>
          <w:rFonts w:ascii="Times New Roman" w:hAnsi="Times New Roman" w:cs="Times New Roman"/>
          <w:sz w:val="24"/>
          <w:szCs w:val="24"/>
        </w:rPr>
        <w:lastRenderedPageBreak/>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3E5C96">
        <w:rPr>
          <w:rFonts w:ascii="Times New Roman" w:hAnsi="Times New Roman" w:cs="Times New Roman"/>
          <w:noProof/>
          <w:sz w:val="24"/>
          <w:szCs w:val="24"/>
        </w:rPr>
        <w:t>2</w:t>
      </w:r>
      <w:r w:rsidRPr="00993F27">
        <w:rPr>
          <w:rFonts w:ascii="Times New Roman" w:hAnsi="Times New Roman" w:cs="Times New Roman"/>
          <w:sz w:val="24"/>
          <w:szCs w:val="24"/>
        </w:rPr>
        <w:fldChar w:fldCharType="end"/>
      </w:r>
      <w:r w:rsidRPr="00993F27">
        <w:rPr>
          <w:rFonts w:ascii="Times New Roman" w:hAnsi="Times New Roman" w:cs="Times New Roman"/>
          <w:sz w:val="24"/>
          <w:szCs w:val="24"/>
        </w:rPr>
        <w:t xml:space="preserve">. Summary of </w:t>
      </w:r>
      <w:r w:rsidR="00B41152" w:rsidRPr="00993F27">
        <w:rPr>
          <w:rFonts w:ascii="Times New Roman" w:hAnsi="Times New Roman" w:cs="Times New Roman"/>
          <w:sz w:val="24"/>
          <w:szCs w:val="24"/>
        </w:rPr>
        <w:t>recreation effects</w:t>
      </w:r>
      <w:r w:rsidRPr="00993F27">
        <w:rPr>
          <w:rFonts w:ascii="Times New Roman" w:hAnsi="Times New Roman" w:cs="Times New Roman"/>
          <w:sz w:val="24"/>
          <w:szCs w:val="24"/>
        </w:rPr>
        <w:t xml:space="preserve"> across scales and species.</w:t>
      </w:r>
    </w:p>
    <w:tbl>
      <w:tblPr>
        <w:tblW w:w="14214" w:type="dxa"/>
        <w:tblInd w:w="-747" w:type="dxa"/>
        <w:tblLayout w:type="fixed"/>
        <w:tblLook w:val="04A0" w:firstRow="1" w:lastRow="0" w:firstColumn="1" w:lastColumn="0" w:noHBand="0" w:noVBand="1"/>
      </w:tblPr>
      <w:tblGrid>
        <w:gridCol w:w="1840"/>
        <w:gridCol w:w="2026"/>
        <w:gridCol w:w="1843"/>
        <w:gridCol w:w="2126"/>
        <w:gridCol w:w="1701"/>
        <w:gridCol w:w="4678"/>
      </w:tblGrid>
      <w:tr w:rsidR="006E1667" w:rsidRPr="00943A84" w14:paraId="61AAA2A4" w14:textId="77777777" w:rsidTr="006E1667">
        <w:trPr>
          <w:trHeight w:val="320"/>
        </w:trPr>
        <w:tc>
          <w:tcPr>
            <w:tcW w:w="1840" w:type="dxa"/>
            <w:tcBorders>
              <w:top w:val="single" w:sz="4" w:space="0" w:color="auto"/>
              <w:left w:val="nil"/>
              <w:bottom w:val="nil"/>
              <w:right w:val="nil"/>
            </w:tcBorders>
            <w:noWrap/>
            <w:vAlign w:val="bottom"/>
            <w:hideMark/>
          </w:tcPr>
          <w:p w14:paraId="38245D15"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Selection Order</w:t>
            </w:r>
          </w:p>
        </w:tc>
        <w:tc>
          <w:tcPr>
            <w:tcW w:w="5995" w:type="dxa"/>
            <w:gridSpan w:val="3"/>
            <w:tcBorders>
              <w:top w:val="single" w:sz="4" w:space="0" w:color="auto"/>
              <w:left w:val="nil"/>
              <w:bottom w:val="nil"/>
              <w:right w:val="nil"/>
            </w:tcBorders>
            <w:noWrap/>
            <w:vAlign w:val="bottom"/>
            <w:hideMark/>
          </w:tcPr>
          <w:p w14:paraId="6613B582"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3rd</w:t>
            </w:r>
          </w:p>
        </w:tc>
        <w:tc>
          <w:tcPr>
            <w:tcW w:w="1701" w:type="dxa"/>
            <w:tcBorders>
              <w:top w:val="single" w:sz="4" w:space="0" w:color="auto"/>
              <w:left w:val="nil"/>
              <w:bottom w:val="nil"/>
              <w:right w:val="nil"/>
            </w:tcBorders>
            <w:noWrap/>
            <w:vAlign w:val="bottom"/>
            <w:hideMark/>
          </w:tcPr>
          <w:p w14:paraId="1D2735FD"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4th</w:t>
            </w:r>
          </w:p>
        </w:tc>
        <w:tc>
          <w:tcPr>
            <w:tcW w:w="4678" w:type="dxa"/>
            <w:tcBorders>
              <w:top w:val="nil"/>
              <w:left w:val="nil"/>
              <w:bottom w:val="nil"/>
              <w:right w:val="nil"/>
            </w:tcBorders>
            <w:noWrap/>
            <w:vAlign w:val="bottom"/>
            <w:hideMark/>
          </w:tcPr>
          <w:p w14:paraId="044EE4C2" w14:textId="77777777" w:rsidR="00943A84" w:rsidRPr="006E1667" w:rsidRDefault="00943A84" w:rsidP="00943A84">
            <w:pPr>
              <w:spacing w:after="0" w:line="240" w:lineRule="auto"/>
              <w:jc w:val="center"/>
              <w:rPr>
                <w:rFonts w:ascii="Times New Roman" w:eastAsia="Times New Roman" w:hAnsi="Times New Roman" w:cs="Times New Roman"/>
                <w:b/>
                <w:bCs/>
                <w:color w:val="000000"/>
                <w:kern w:val="0"/>
                <w:sz w:val="20"/>
                <w:szCs w:val="20"/>
                <w14:ligatures w14:val="none"/>
              </w:rPr>
            </w:pPr>
          </w:p>
        </w:tc>
      </w:tr>
      <w:tr w:rsidR="006E1667" w:rsidRPr="00943A84" w14:paraId="138B7594" w14:textId="77777777" w:rsidTr="006E1667">
        <w:trPr>
          <w:trHeight w:val="560"/>
        </w:trPr>
        <w:tc>
          <w:tcPr>
            <w:tcW w:w="1840" w:type="dxa"/>
            <w:tcBorders>
              <w:top w:val="nil"/>
              <w:left w:val="nil"/>
              <w:bottom w:val="nil"/>
              <w:right w:val="nil"/>
            </w:tcBorders>
            <w:vAlign w:val="center"/>
            <w:hideMark/>
          </w:tcPr>
          <w:p w14:paraId="6A2E684F"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Species</w:t>
            </w:r>
          </w:p>
        </w:tc>
        <w:tc>
          <w:tcPr>
            <w:tcW w:w="2026" w:type="dxa"/>
            <w:tcBorders>
              <w:top w:val="single" w:sz="4" w:space="0" w:color="auto"/>
              <w:left w:val="nil"/>
              <w:bottom w:val="single" w:sz="4" w:space="0" w:color="auto"/>
              <w:right w:val="nil"/>
            </w:tcBorders>
            <w:vAlign w:val="center"/>
            <w:hideMark/>
          </w:tcPr>
          <w:p w14:paraId="11648CC6"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Response to trail network at landscape scale</w:t>
            </w:r>
          </w:p>
        </w:tc>
        <w:tc>
          <w:tcPr>
            <w:tcW w:w="1843" w:type="dxa"/>
            <w:tcBorders>
              <w:top w:val="single" w:sz="4" w:space="0" w:color="auto"/>
              <w:left w:val="nil"/>
              <w:bottom w:val="single" w:sz="4" w:space="0" w:color="auto"/>
              <w:right w:val="nil"/>
            </w:tcBorders>
            <w:vAlign w:val="center"/>
            <w:hideMark/>
          </w:tcPr>
          <w:p w14:paraId="597934E3"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Fine scale use of trails vs nearby wildlife trail</w:t>
            </w:r>
          </w:p>
        </w:tc>
        <w:tc>
          <w:tcPr>
            <w:tcW w:w="2126" w:type="dxa"/>
            <w:tcBorders>
              <w:top w:val="single" w:sz="4" w:space="0" w:color="auto"/>
              <w:left w:val="nil"/>
              <w:bottom w:val="single" w:sz="4" w:space="0" w:color="auto"/>
              <w:right w:val="nil"/>
            </w:tcBorders>
            <w:vAlign w:val="center"/>
            <w:hideMark/>
          </w:tcPr>
          <w:p w14:paraId="19EEC1B5" w14:textId="2489E958"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 xml:space="preserve">Use of </w:t>
            </w:r>
            <w:r w:rsidR="001149EB" w:rsidRPr="006E1667">
              <w:rPr>
                <w:rFonts w:ascii="Times New Roman" w:eastAsia="Times New Roman" w:hAnsi="Times New Roman" w:cs="Times New Roman"/>
                <w:i/>
                <w:iCs/>
                <w:color w:val="000000"/>
                <w:kern w:val="0"/>
                <w:sz w:val="20"/>
                <w:szCs w:val="20"/>
                <w14:ligatures w14:val="none"/>
              </w:rPr>
              <w:t>single-track</w:t>
            </w:r>
            <w:r w:rsidRPr="006E1667">
              <w:rPr>
                <w:rFonts w:ascii="Times New Roman" w:eastAsia="Times New Roman" w:hAnsi="Times New Roman" w:cs="Times New Roman"/>
                <w:i/>
                <w:iCs/>
                <w:color w:val="000000"/>
                <w:kern w:val="0"/>
                <w:sz w:val="20"/>
                <w:szCs w:val="20"/>
                <w14:ligatures w14:val="none"/>
              </w:rPr>
              <w:t xml:space="preserve"> trails with increasing recreational pressure</w:t>
            </w:r>
          </w:p>
        </w:tc>
        <w:tc>
          <w:tcPr>
            <w:tcW w:w="1701" w:type="dxa"/>
            <w:tcBorders>
              <w:top w:val="single" w:sz="4" w:space="0" w:color="auto"/>
              <w:left w:val="nil"/>
              <w:bottom w:val="single" w:sz="4" w:space="0" w:color="auto"/>
              <w:right w:val="nil"/>
            </w:tcBorders>
            <w:vAlign w:val="center"/>
            <w:hideMark/>
          </w:tcPr>
          <w:p w14:paraId="7789FD0A" w14:textId="77777777" w:rsidR="00943A84" w:rsidRPr="006E1667" w:rsidRDefault="00943A84" w:rsidP="00943A84">
            <w:pPr>
              <w:spacing w:after="0" w:line="240" w:lineRule="auto"/>
              <w:rPr>
                <w:rFonts w:ascii="Times New Roman" w:eastAsia="Times New Roman" w:hAnsi="Times New Roman" w:cs="Times New Roman"/>
                <w:i/>
                <w:iCs/>
                <w:color w:val="000000"/>
                <w:kern w:val="0"/>
                <w:sz w:val="20"/>
                <w:szCs w:val="20"/>
                <w14:ligatures w14:val="none"/>
              </w:rPr>
            </w:pPr>
            <w:r w:rsidRPr="006E1667">
              <w:rPr>
                <w:rFonts w:ascii="Times New Roman" w:eastAsia="Times New Roman" w:hAnsi="Times New Roman" w:cs="Times New Roman"/>
                <w:i/>
                <w:iCs/>
                <w:color w:val="000000"/>
                <w:kern w:val="0"/>
                <w:sz w:val="20"/>
                <w:szCs w:val="20"/>
                <w14:ligatures w14:val="none"/>
              </w:rPr>
              <w:t>diel patterns on trails when people are active</w:t>
            </w:r>
          </w:p>
        </w:tc>
        <w:tc>
          <w:tcPr>
            <w:tcW w:w="4678" w:type="dxa"/>
            <w:tcBorders>
              <w:top w:val="nil"/>
              <w:left w:val="nil"/>
              <w:bottom w:val="nil"/>
              <w:right w:val="nil"/>
            </w:tcBorders>
            <w:noWrap/>
            <w:vAlign w:val="bottom"/>
            <w:hideMark/>
          </w:tcPr>
          <w:p w14:paraId="03BD62FF" w14:textId="77777777" w:rsidR="00943A84" w:rsidRPr="006E1667" w:rsidRDefault="00943A84" w:rsidP="00943A84">
            <w:pPr>
              <w:spacing w:after="0" w:line="240" w:lineRule="auto"/>
              <w:rPr>
                <w:rFonts w:ascii="Times New Roman" w:eastAsia="Times New Roman" w:hAnsi="Times New Roman" w:cs="Times New Roman"/>
                <w:b/>
                <w:bCs/>
                <w:color w:val="000000"/>
                <w:kern w:val="0"/>
                <w:sz w:val="20"/>
                <w:szCs w:val="20"/>
                <w14:ligatures w14:val="none"/>
              </w:rPr>
            </w:pPr>
            <w:r w:rsidRPr="006E1667">
              <w:rPr>
                <w:rFonts w:ascii="Times New Roman" w:eastAsia="Times New Roman" w:hAnsi="Times New Roman" w:cs="Times New Roman"/>
                <w:b/>
                <w:bCs/>
                <w:color w:val="000000"/>
                <w:kern w:val="0"/>
                <w:sz w:val="20"/>
                <w:szCs w:val="20"/>
                <w14:ligatures w14:val="none"/>
              </w:rPr>
              <w:t>Overall effect</w:t>
            </w:r>
          </w:p>
        </w:tc>
      </w:tr>
      <w:tr w:rsidR="006E1667" w:rsidRPr="00943A84" w14:paraId="420F3577" w14:textId="77777777" w:rsidTr="006E1667">
        <w:trPr>
          <w:trHeight w:val="320"/>
        </w:trPr>
        <w:tc>
          <w:tcPr>
            <w:tcW w:w="1840" w:type="dxa"/>
            <w:tcBorders>
              <w:top w:val="single" w:sz="4" w:space="0" w:color="auto"/>
              <w:left w:val="nil"/>
              <w:bottom w:val="nil"/>
              <w:right w:val="nil"/>
            </w:tcBorders>
            <w:noWrap/>
            <w:vAlign w:val="bottom"/>
            <w:hideMark/>
          </w:tcPr>
          <w:p w14:paraId="682A774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Black bear</w:t>
            </w:r>
          </w:p>
        </w:tc>
        <w:tc>
          <w:tcPr>
            <w:tcW w:w="2026" w:type="dxa"/>
            <w:tcBorders>
              <w:top w:val="nil"/>
              <w:left w:val="nil"/>
              <w:bottom w:val="nil"/>
              <w:right w:val="nil"/>
            </w:tcBorders>
            <w:shd w:val="clear" w:color="000000" w:fill="B5E6A2"/>
            <w:noWrap/>
            <w:vAlign w:val="bottom"/>
            <w:hideMark/>
          </w:tcPr>
          <w:p w14:paraId="402F71D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772FB0D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F2F2F2"/>
            <w:noWrap/>
            <w:vAlign w:val="bottom"/>
            <w:hideMark/>
          </w:tcPr>
          <w:p w14:paraId="7B9F9FC9"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35C1DC1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6924C10E"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avoidance/coexistence</w:t>
            </w:r>
          </w:p>
        </w:tc>
      </w:tr>
      <w:tr w:rsidR="006E1667" w:rsidRPr="00943A84" w14:paraId="3C440953" w14:textId="77777777" w:rsidTr="006E1667">
        <w:trPr>
          <w:trHeight w:val="320"/>
        </w:trPr>
        <w:tc>
          <w:tcPr>
            <w:tcW w:w="1840" w:type="dxa"/>
            <w:tcBorders>
              <w:top w:val="nil"/>
              <w:left w:val="nil"/>
              <w:bottom w:val="nil"/>
              <w:right w:val="nil"/>
            </w:tcBorders>
            <w:noWrap/>
            <w:vAlign w:val="bottom"/>
            <w:hideMark/>
          </w:tcPr>
          <w:p w14:paraId="5C82E7F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Elk</w:t>
            </w:r>
          </w:p>
        </w:tc>
        <w:tc>
          <w:tcPr>
            <w:tcW w:w="2026" w:type="dxa"/>
            <w:tcBorders>
              <w:top w:val="nil"/>
              <w:left w:val="nil"/>
              <w:bottom w:val="nil"/>
              <w:right w:val="nil"/>
            </w:tcBorders>
            <w:shd w:val="clear" w:color="000000" w:fill="F7C7AC"/>
            <w:noWrap/>
            <w:vAlign w:val="bottom"/>
            <w:hideMark/>
          </w:tcPr>
          <w:p w14:paraId="250A422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843" w:type="dxa"/>
            <w:tcBorders>
              <w:top w:val="nil"/>
              <w:left w:val="nil"/>
              <w:bottom w:val="nil"/>
              <w:right w:val="nil"/>
            </w:tcBorders>
            <w:shd w:val="clear" w:color="000000" w:fill="F7C7AC"/>
            <w:noWrap/>
            <w:vAlign w:val="bottom"/>
            <w:hideMark/>
          </w:tcPr>
          <w:p w14:paraId="1599A8D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126" w:type="dxa"/>
            <w:tcBorders>
              <w:top w:val="nil"/>
              <w:left w:val="nil"/>
              <w:bottom w:val="nil"/>
              <w:right w:val="nil"/>
            </w:tcBorders>
            <w:shd w:val="clear" w:color="000000" w:fill="F7C7AC"/>
            <w:noWrap/>
            <w:vAlign w:val="bottom"/>
            <w:hideMark/>
          </w:tcPr>
          <w:p w14:paraId="42EE260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701" w:type="dxa"/>
            <w:tcBorders>
              <w:top w:val="nil"/>
              <w:left w:val="nil"/>
              <w:bottom w:val="nil"/>
              <w:right w:val="nil"/>
            </w:tcBorders>
            <w:shd w:val="clear" w:color="000000" w:fill="F7C7AC"/>
            <w:noWrap/>
            <w:vAlign w:val="bottom"/>
            <w:hideMark/>
          </w:tcPr>
          <w:p w14:paraId="4536AF8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5DF933C6"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avoidance</w:t>
            </w:r>
          </w:p>
        </w:tc>
      </w:tr>
      <w:tr w:rsidR="006E1667" w:rsidRPr="00943A84" w14:paraId="3E24F21B" w14:textId="77777777" w:rsidTr="006E1667">
        <w:trPr>
          <w:trHeight w:val="320"/>
        </w:trPr>
        <w:tc>
          <w:tcPr>
            <w:tcW w:w="1840" w:type="dxa"/>
            <w:tcBorders>
              <w:top w:val="nil"/>
              <w:left w:val="nil"/>
              <w:bottom w:val="nil"/>
              <w:right w:val="nil"/>
            </w:tcBorders>
            <w:noWrap/>
            <w:vAlign w:val="bottom"/>
            <w:hideMark/>
          </w:tcPr>
          <w:p w14:paraId="1926793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Grizzly bear</w:t>
            </w:r>
          </w:p>
        </w:tc>
        <w:tc>
          <w:tcPr>
            <w:tcW w:w="2026" w:type="dxa"/>
            <w:tcBorders>
              <w:top w:val="nil"/>
              <w:left w:val="nil"/>
              <w:bottom w:val="nil"/>
              <w:right w:val="nil"/>
            </w:tcBorders>
            <w:shd w:val="clear" w:color="000000" w:fill="F7C7AC"/>
            <w:noWrap/>
            <w:vAlign w:val="bottom"/>
            <w:hideMark/>
          </w:tcPr>
          <w:p w14:paraId="7403FD9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1843" w:type="dxa"/>
            <w:tcBorders>
              <w:top w:val="nil"/>
              <w:left w:val="nil"/>
              <w:bottom w:val="nil"/>
              <w:right w:val="nil"/>
            </w:tcBorders>
            <w:shd w:val="clear" w:color="000000" w:fill="B5E6A2"/>
            <w:noWrap/>
            <w:vAlign w:val="bottom"/>
            <w:hideMark/>
          </w:tcPr>
          <w:p w14:paraId="5823FA1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126" w:type="dxa"/>
            <w:tcBorders>
              <w:top w:val="nil"/>
              <w:left w:val="nil"/>
              <w:bottom w:val="nil"/>
              <w:right w:val="nil"/>
            </w:tcBorders>
            <w:shd w:val="clear" w:color="000000" w:fill="F2F2F2"/>
            <w:noWrap/>
            <w:vAlign w:val="bottom"/>
            <w:hideMark/>
          </w:tcPr>
          <w:p w14:paraId="773F4B8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52426DB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5976D06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coexistence</w:t>
            </w:r>
          </w:p>
        </w:tc>
      </w:tr>
      <w:tr w:rsidR="006E1667" w:rsidRPr="00943A84" w14:paraId="482F820C" w14:textId="77777777" w:rsidTr="006E1667">
        <w:trPr>
          <w:trHeight w:val="320"/>
        </w:trPr>
        <w:tc>
          <w:tcPr>
            <w:tcW w:w="1840" w:type="dxa"/>
            <w:tcBorders>
              <w:top w:val="nil"/>
              <w:left w:val="nil"/>
              <w:bottom w:val="nil"/>
              <w:right w:val="nil"/>
            </w:tcBorders>
            <w:noWrap/>
            <w:vAlign w:val="bottom"/>
            <w:hideMark/>
          </w:tcPr>
          <w:p w14:paraId="2A68B99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oose</w:t>
            </w:r>
          </w:p>
        </w:tc>
        <w:tc>
          <w:tcPr>
            <w:tcW w:w="2026" w:type="dxa"/>
            <w:tcBorders>
              <w:top w:val="nil"/>
              <w:left w:val="nil"/>
              <w:bottom w:val="nil"/>
              <w:right w:val="nil"/>
            </w:tcBorders>
            <w:shd w:val="clear" w:color="000000" w:fill="B5E6A2"/>
            <w:noWrap/>
            <w:vAlign w:val="bottom"/>
            <w:hideMark/>
          </w:tcPr>
          <w:p w14:paraId="0EA5CB0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0969885C"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B5E6A2"/>
            <w:noWrap/>
            <w:vAlign w:val="bottom"/>
            <w:hideMark/>
          </w:tcPr>
          <w:p w14:paraId="30A0DE3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701" w:type="dxa"/>
            <w:tcBorders>
              <w:top w:val="nil"/>
              <w:left w:val="nil"/>
              <w:bottom w:val="nil"/>
              <w:right w:val="nil"/>
            </w:tcBorders>
            <w:shd w:val="clear" w:color="000000" w:fill="F7C7AC"/>
            <w:noWrap/>
            <w:vAlign w:val="bottom"/>
            <w:hideMark/>
          </w:tcPr>
          <w:p w14:paraId="267A48BD"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3C45433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399D8DA0" w14:textId="77777777" w:rsidTr="006E1667">
        <w:trPr>
          <w:trHeight w:val="320"/>
        </w:trPr>
        <w:tc>
          <w:tcPr>
            <w:tcW w:w="1840" w:type="dxa"/>
            <w:tcBorders>
              <w:top w:val="nil"/>
              <w:left w:val="nil"/>
              <w:bottom w:val="nil"/>
              <w:right w:val="nil"/>
            </w:tcBorders>
            <w:noWrap/>
            <w:vAlign w:val="bottom"/>
            <w:hideMark/>
          </w:tcPr>
          <w:p w14:paraId="619CD8A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ule deer</w:t>
            </w:r>
          </w:p>
        </w:tc>
        <w:tc>
          <w:tcPr>
            <w:tcW w:w="2026" w:type="dxa"/>
            <w:tcBorders>
              <w:top w:val="nil"/>
              <w:left w:val="nil"/>
              <w:bottom w:val="nil"/>
              <w:right w:val="nil"/>
            </w:tcBorders>
            <w:shd w:val="clear" w:color="000000" w:fill="B5E6A2"/>
            <w:noWrap/>
            <w:vAlign w:val="bottom"/>
            <w:hideMark/>
          </w:tcPr>
          <w:p w14:paraId="592F834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F2F2F2"/>
            <w:noWrap/>
            <w:vAlign w:val="bottom"/>
            <w:hideMark/>
          </w:tcPr>
          <w:p w14:paraId="0ECB74F7"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B5E6A2"/>
            <w:noWrap/>
            <w:vAlign w:val="bottom"/>
            <w:hideMark/>
          </w:tcPr>
          <w:p w14:paraId="2E52D01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701" w:type="dxa"/>
            <w:tcBorders>
              <w:top w:val="nil"/>
              <w:left w:val="nil"/>
              <w:bottom w:val="nil"/>
              <w:right w:val="nil"/>
            </w:tcBorders>
            <w:shd w:val="clear" w:color="000000" w:fill="F2F2F2"/>
            <w:noWrap/>
            <w:vAlign w:val="bottom"/>
            <w:hideMark/>
          </w:tcPr>
          <w:p w14:paraId="3A06E51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4678" w:type="dxa"/>
            <w:tcBorders>
              <w:top w:val="nil"/>
              <w:left w:val="nil"/>
              <w:bottom w:val="nil"/>
              <w:right w:val="nil"/>
            </w:tcBorders>
            <w:noWrap/>
            <w:vAlign w:val="bottom"/>
            <w:hideMark/>
          </w:tcPr>
          <w:p w14:paraId="358E92AC"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637DED89" w14:textId="77777777" w:rsidTr="006E1667">
        <w:trPr>
          <w:trHeight w:val="320"/>
        </w:trPr>
        <w:tc>
          <w:tcPr>
            <w:tcW w:w="1840" w:type="dxa"/>
            <w:tcBorders>
              <w:top w:val="nil"/>
              <w:left w:val="nil"/>
              <w:bottom w:val="nil"/>
              <w:right w:val="nil"/>
            </w:tcBorders>
            <w:noWrap/>
            <w:vAlign w:val="bottom"/>
            <w:hideMark/>
          </w:tcPr>
          <w:p w14:paraId="6C4F155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d fox</w:t>
            </w:r>
          </w:p>
        </w:tc>
        <w:tc>
          <w:tcPr>
            <w:tcW w:w="2026" w:type="dxa"/>
            <w:tcBorders>
              <w:top w:val="nil"/>
              <w:left w:val="nil"/>
              <w:bottom w:val="nil"/>
              <w:right w:val="nil"/>
            </w:tcBorders>
            <w:shd w:val="clear" w:color="000000" w:fill="B5E6A2"/>
            <w:noWrap/>
            <w:vAlign w:val="bottom"/>
            <w:hideMark/>
          </w:tcPr>
          <w:p w14:paraId="30F322E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1843" w:type="dxa"/>
            <w:tcBorders>
              <w:top w:val="nil"/>
              <w:left w:val="nil"/>
              <w:bottom w:val="nil"/>
              <w:right w:val="nil"/>
            </w:tcBorders>
            <w:shd w:val="clear" w:color="000000" w:fill="B5E6A2"/>
            <w:noWrap/>
            <w:vAlign w:val="bottom"/>
            <w:hideMark/>
          </w:tcPr>
          <w:p w14:paraId="7A8F698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126" w:type="dxa"/>
            <w:tcBorders>
              <w:top w:val="nil"/>
              <w:left w:val="nil"/>
              <w:bottom w:val="nil"/>
              <w:right w:val="nil"/>
            </w:tcBorders>
            <w:shd w:val="clear" w:color="000000" w:fill="F2F2F2"/>
            <w:noWrap/>
            <w:vAlign w:val="bottom"/>
            <w:hideMark/>
          </w:tcPr>
          <w:p w14:paraId="6AD18B22"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F7C7AC"/>
            <w:noWrap/>
            <w:vAlign w:val="bottom"/>
            <w:hideMark/>
          </w:tcPr>
          <w:p w14:paraId="03D37EA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4678" w:type="dxa"/>
            <w:tcBorders>
              <w:top w:val="nil"/>
              <w:left w:val="nil"/>
              <w:bottom w:val="nil"/>
              <w:right w:val="nil"/>
            </w:tcBorders>
            <w:noWrap/>
            <w:vAlign w:val="bottom"/>
            <w:hideMark/>
          </w:tcPr>
          <w:p w14:paraId="63AF9F44"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6E1667" w:rsidRPr="00943A84" w14:paraId="11555CFA" w14:textId="77777777" w:rsidTr="006E1667">
        <w:trPr>
          <w:trHeight w:val="320"/>
        </w:trPr>
        <w:tc>
          <w:tcPr>
            <w:tcW w:w="1840" w:type="dxa"/>
            <w:tcBorders>
              <w:top w:val="nil"/>
              <w:left w:val="nil"/>
              <w:bottom w:val="single" w:sz="4" w:space="0" w:color="auto"/>
              <w:right w:val="nil"/>
            </w:tcBorders>
            <w:noWrap/>
            <w:vAlign w:val="bottom"/>
            <w:hideMark/>
          </w:tcPr>
          <w:p w14:paraId="710E87F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White-tailed deer</w:t>
            </w:r>
          </w:p>
        </w:tc>
        <w:tc>
          <w:tcPr>
            <w:tcW w:w="2026" w:type="dxa"/>
            <w:tcBorders>
              <w:top w:val="nil"/>
              <w:left w:val="nil"/>
              <w:bottom w:val="nil"/>
              <w:right w:val="nil"/>
            </w:tcBorders>
            <w:shd w:val="clear" w:color="000000" w:fill="F2F2F2"/>
            <w:noWrap/>
            <w:vAlign w:val="bottom"/>
            <w:hideMark/>
          </w:tcPr>
          <w:p w14:paraId="55822D5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843" w:type="dxa"/>
            <w:tcBorders>
              <w:top w:val="nil"/>
              <w:left w:val="nil"/>
              <w:bottom w:val="nil"/>
              <w:right w:val="nil"/>
            </w:tcBorders>
            <w:shd w:val="clear" w:color="000000" w:fill="F2F2F2"/>
            <w:noWrap/>
            <w:vAlign w:val="bottom"/>
            <w:hideMark/>
          </w:tcPr>
          <w:p w14:paraId="7E119DE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126" w:type="dxa"/>
            <w:tcBorders>
              <w:top w:val="nil"/>
              <w:left w:val="nil"/>
              <w:bottom w:val="nil"/>
              <w:right w:val="nil"/>
            </w:tcBorders>
            <w:shd w:val="clear" w:color="000000" w:fill="F2F2F2"/>
            <w:noWrap/>
            <w:vAlign w:val="bottom"/>
            <w:hideMark/>
          </w:tcPr>
          <w:p w14:paraId="04E344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1701" w:type="dxa"/>
            <w:tcBorders>
              <w:top w:val="nil"/>
              <w:left w:val="nil"/>
              <w:bottom w:val="nil"/>
              <w:right w:val="nil"/>
            </w:tcBorders>
            <w:shd w:val="clear" w:color="000000" w:fill="B5E6A2"/>
            <w:noWrap/>
            <w:vAlign w:val="bottom"/>
            <w:hideMark/>
          </w:tcPr>
          <w:p w14:paraId="1DD0EB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4678" w:type="dxa"/>
            <w:tcBorders>
              <w:top w:val="nil"/>
              <w:left w:val="nil"/>
              <w:bottom w:val="nil"/>
              <w:right w:val="nil"/>
            </w:tcBorders>
            <w:noWrap/>
            <w:vAlign w:val="bottom"/>
            <w:hideMark/>
          </w:tcPr>
          <w:p w14:paraId="72F08CC5"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neutral, fine scale coexistence</w:t>
            </w:r>
          </w:p>
        </w:tc>
      </w:tr>
    </w:tbl>
    <w:p w14:paraId="6DC97B0E" w14:textId="77777777"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019D970D" w14:textId="77777777" w:rsidR="00EB7296" w:rsidRPr="00993F27" w:rsidRDefault="00EB7296" w:rsidP="00993F27">
      <w:pPr>
        <w:pStyle w:val="p1"/>
        <w:spacing w:line="480" w:lineRule="auto"/>
        <w:rPr>
          <w:b/>
          <w:bCs/>
        </w:rPr>
      </w:pPr>
    </w:p>
    <w:p w14:paraId="073F52F4" w14:textId="259FE193" w:rsidR="009D05CD" w:rsidRPr="00993F27" w:rsidRDefault="009D05CD" w:rsidP="00993F27">
      <w:pPr>
        <w:pStyle w:val="p1"/>
        <w:spacing w:line="480" w:lineRule="auto"/>
        <w:rPr>
          <w:b/>
          <w:bCs/>
        </w:rPr>
      </w:pPr>
      <w:r w:rsidRPr="00993F27">
        <w:rPr>
          <w:b/>
          <w:bCs/>
        </w:rPr>
        <w:t>Discussion</w:t>
      </w:r>
    </w:p>
    <w:p w14:paraId="327EB863" w14:textId="38705CE1" w:rsidR="00E855A9" w:rsidRPr="00993F27" w:rsidRDefault="00C22C67" w:rsidP="00993F27">
      <w:pPr>
        <w:pStyle w:val="p1"/>
        <w:spacing w:line="480" w:lineRule="auto"/>
      </w:pPr>
      <w:r w:rsidRPr="00993F27">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993F27">
        <w:t>The goal of our study was to add to the growing body of literature o</w:t>
      </w:r>
      <w:r w:rsidR="00392FE2">
        <w:t>n wildlife responses to</w:t>
      </w:r>
      <w:r w:rsidR="00E855A9" w:rsidRPr="00993F27">
        <w:t xml:space="preserve"> recreational </w:t>
      </w:r>
      <w:r w:rsidR="00392FE2">
        <w:t>pressure</w:t>
      </w:r>
      <w:r w:rsidR="00E855A9" w:rsidRPr="00993F27">
        <w:t xml:space="preserve"> and provide wildlife managers with locally relevant information to inform decisions</w:t>
      </w:r>
      <w:r w:rsidR="00392FE2">
        <w:t>,</w:t>
      </w:r>
      <w:r w:rsidR="00E855A9" w:rsidRPr="00993F27">
        <w:t xml:space="preserve"> given previous research documented substantial species and context-specific responses to recreation (e.g.</w:t>
      </w:r>
      <w:r w:rsidR="000D11A1">
        <w:t xml:space="preserve">, </w:t>
      </w:r>
      <w:r w:rsidR="000D11A1">
        <w:fldChar w:fldCharType="begin"/>
      </w:r>
      <w:r w:rsidR="000D11A1">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Naidoo and Burton 2020, Miller et al. 2020, Procko et al. 2022, Granados et al. 2023, Jordan et al. 2025)</w:t>
      </w:r>
      <w:r w:rsidR="000D11A1">
        <w:fldChar w:fldCharType="end"/>
      </w:r>
      <w:r w:rsidR="00E855A9" w:rsidRPr="00993F27">
        <w:t>).</w:t>
      </w:r>
    </w:p>
    <w:p w14:paraId="51EBD236" w14:textId="7D5B201E" w:rsidR="00753672" w:rsidRDefault="005B5D0C" w:rsidP="00753672">
      <w:pPr>
        <w:pStyle w:val="p1"/>
        <w:spacing w:line="480" w:lineRule="auto"/>
        <w:ind w:firstLine="720"/>
      </w:pPr>
      <w:r>
        <w:t>Overall,</w:t>
      </w:r>
      <w:r w:rsidR="001245F3">
        <w:t xml:space="preserve"> our hypothesis of strong and negative responses to recreation across species was rejected. Instead, and perhap</w:t>
      </w:r>
      <w:r w:rsidR="00891B89">
        <w:t>s inconvenient for management, w</w:t>
      </w:r>
      <w:r w:rsidR="00C22C67" w:rsidRPr="00993F27">
        <w:t>e observed</w:t>
      </w:r>
      <w:r w:rsidR="00891B89">
        <w:t xml:space="preserve"> variable and</w:t>
      </w:r>
      <w:r w:rsidR="00C22C67" w:rsidRPr="00993F27">
        <w:t xml:space="preserve"> scale-</w:t>
      </w:r>
      <w:r w:rsidR="00C22C67" w:rsidRPr="00993F27">
        <w:lastRenderedPageBreak/>
        <w:t>dependent responses in several species. Elk, for example, exhibited avoidance of recreational areas at both broad (</w:t>
      </w:r>
      <w:r w:rsidR="001149EB" w:rsidRPr="00993F27">
        <w:t>third order</w:t>
      </w:r>
      <w:r w:rsidR="00C22C67" w:rsidRPr="00993F27">
        <w:t>) and fine (</w:t>
      </w:r>
      <w:r w:rsidR="001149EB" w:rsidRPr="00993F27">
        <w:t>fourth order</w:t>
      </w:r>
      <w:r w:rsidR="00C22C67" w:rsidRPr="00993F27">
        <w:t xml:space="preserve">) scales, suggesting that recreation may displace individuals from otherwise suitable habitat. Grizzly bears showed </w:t>
      </w:r>
      <w:r w:rsidR="00753672">
        <w:t xml:space="preserve">moderate </w:t>
      </w:r>
      <w:r w:rsidR="00E855A9" w:rsidRPr="00993F27">
        <w:t>landscape-scale</w:t>
      </w:r>
      <w:r w:rsidR="00C22C67" w:rsidRPr="00993F27">
        <w:t xml:space="preserve"> avoidance of trail networks in GPS </w:t>
      </w:r>
      <w:r w:rsidR="00E855A9" w:rsidRPr="00993F27">
        <w:t xml:space="preserve">and camera </w:t>
      </w:r>
      <w:r w:rsidR="001149EB" w:rsidRPr="00993F27">
        <w:t>data but</w:t>
      </w:r>
      <w:r w:rsidR="00E855A9" w:rsidRPr="00993F27">
        <w:t xml:space="preserve"> </w:t>
      </w:r>
      <w:r w:rsidR="00753672">
        <w:t>appeared</w:t>
      </w:r>
      <w:r w:rsidR="00E855A9" w:rsidRPr="00993F27">
        <w:t xml:space="preserve"> to select for recreational trails rather than wildlife trails as travel corridors when moving through the trail network</w:t>
      </w:r>
      <w:r w:rsidR="00C22C67" w:rsidRPr="00993F27">
        <w:t xml:space="preserve">. In contrast, red foxes did not show strong spatial avoidance but shifted their activity patterns to avoid humans temporally. </w:t>
      </w:r>
      <w:r w:rsidR="00E855A9" w:rsidRPr="00993F27">
        <w:t>It is likely</w:t>
      </w:r>
      <w:r w:rsidR="00C22C67" w:rsidRPr="00993F27">
        <w:t xml:space="preserve"> that landscape-scale avoidance may be more indicative of demographic consequences</w:t>
      </w:r>
      <w:r w:rsidR="00E855A9" w:rsidRPr="00993F27">
        <w:t xml:space="preserve"> such as reduced abundance due to loss of habitat</w:t>
      </w:r>
      <w:r w:rsidR="00C22C67" w:rsidRPr="00993F27">
        <w:t>, whereas diel behavioral shifts may reflect a more flexible, potentially less costly strategy of coexistence.</w:t>
      </w:r>
    </w:p>
    <w:p w14:paraId="6B4BA915" w14:textId="626C5398" w:rsidR="002D705D" w:rsidRDefault="00753672" w:rsidP="006F1E0D">
      <w:pPr>
        <w:pStyle w:val="p1"/>
        <w:spacing w:line="480" w:lineRule="auto"/>
        <w:ind w:firstLine="720"/>
      </w:pPr>
      <w:r w:rsidRPr="00993F27">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t xml:space="preserve"> </w:t>
      </w:r>
      <w:r w:rsidR="000D11A1">
        <w:fldChar w:fldCharType="begin"/>
      </w:r>
      <w:r w:rsidR="000D11A1">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risk-disturbance hypothesis” </w:t>
      </w:r>
      <w:r w:rsidRPr="00993F27">
        <w:fldChar w:fldCharType="begin"/>
      </w:r>
      <w:r w:rsidRPr="00993F27">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993F27">
        <w:fldChar w:fldCharType="separate"/>
      </w:r>
      <w:r w:rsidRPr="00993F27">
        <w:rPr>
          <w:noProof/>
        </w:rPr>
        <w:t>(Frid and Dill 2002)</w:t>
      </w:r>
      <w:r w:rsidRPr="00993F27">
        <w:fldChar w:fldCharType="end"/>
      </w:r>
      <w:r w:rsidRPr="00993F27">
        <w:t xml:space="preserve">,  and the “human shield hypothesis” </w:t>
      </w:r>
      <w:r w:rsidR="000D11A1">
        <w:fldChar w:fldCharType="begin"/>
      </w:r>
      <w:r w:rsidR="000D11A1">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rsidR="000D11A1">
        <w:t xml:space="preserve"> </w:t>
      </w:r>
      <w:r w:rsidRPr="00993F27">
        <w:t>have been proposed to explain these patterns</w:t>
      </w:r>
      <w:r>
        <w:t xml:space="preserve">. </w:t>
      </w:r>
      <w:r w:rsidRPr="00993F27">
        <w:t xml:space="preserve">The </w:t>
      </w:r>
      <w:r w:rsidRPr="00993F27">
        <w:rPr>
          <w:rStyle w:val="s1"/>
          <w:rFonts w:eastAsiaTheme="majorEastAsia"/>
        </w:rPr>
        <w:t>landscape of fear</w:t>
      </w:r>
      <w:r w:rsidRPr="00993F27">
        <w:t xml:space="preserve"> framework suggests that animals perceive and respond to spatial variation in predation risk, often avoiding areas they associate with danger—even if those areas contain valuable resources</w:t>
      </w:r>
      <w:r w:rsidR="000D11A1">
        <w:t xml:space="preserve"> </w:t>
      </w:r>
      <w:r w:rsidR="000D11A1">
        <w:fldChar w:fldCharType="begin"/>
      </w:r>
      <w:r w:rsidR="000D11A1">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Building on this, the </w:t>
      </w:r>
      <w:r w:rsidRPr="00993F27">
        <w:rPr>
          <w:rStyle w:val="s1"/>
          <w:rFonts w:eastAsiaTheme="majorEastAsia"/>
        </w:rPr>
        <w:t>risk-disturbance hypothesis</w:t>
      </w:r>
      <w:r w:rsidRPr="00993F27">
        <w:t xml:space="preserve"> posits that wildlife treat human disturbance as a form of predation risk, leading to anti-predator behaviors such as avoidance, increased vigilance, or altered activity patterns</w:t>
      </w:r>
      <w:r>
        <w:t xml:space="preserve"> in areas used by people</w:t>
      </w:r>
      <w:r w:rsidR="000D11A1">
        <w:t xml:space="preserve"> </w:t>
      </w:r>
      <w:r w:rsidR="000D11A1">
        <w:fldChar w:fldCharType="begin"/>
      </w:r>
      <w:r w:rsidR="000D11A1">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fldChar w:fldCharType="separate"/>
      </w:r>
      <w:r w:rsidR="000D11A1">
        <w:rPr>
          <w:noProof/>
        </w:rPr>
        <w:t>(Frid and Dill 2002)</w:t>
      </w:r>
      <w:r w:rsidR="000D11A1">
        <w:fldChar w:fldCharType="end"/>
      </w:r>
      <w:r w:rsidRPr="00993F27">
        <w:t xml:space="preserve">. </w:t>
      </w:r>
      <w:r w:rsidR="006F1E0D">
        <w:t xml:space="preserve">Because </w:t>
      </w:r>
      <w:r w:rsidR="00891B89">
        <w:t>some wildlife</w:t>
      </w:r>
      <w:r w:rsidR="00AF1330">
        <w:t xml:space="preserve"> avoid people</w:t>
      </w:r>
      <w:r w:rsidRPr="00993F27">
        <w:t xml:space="preserve">, the </w:t>
      </w:r>
      <w:r w:rsidRPr="00993F27">
        <w:rPr>
          <w:rStyle w:val="s1"/>
          <w:rFonts w:eastAsiaTheme="majorEastAsia"/>
        </w:rPr>
        <w:t>human shield hypothesis</w:t>
      </w:r>
      <w:r w:rsidRPr="00993F27">
        <w:t xml:space="preserve"> proposes that some prey species may benefit from human presence by using areas near people as refuges from natural predators, who themselves avoid humans</w:t>
      </w:r>
      <w:r w:rsidR="000D11A1">
        <w:t xml:space="preserve"> </w:t>
      </w:r>
      <w:r w:rsidR="000D11A1">
        <w:fldChar w:fldCharType="begin"/>
      </w:r>
      <w:r w:rsidR="000D11A1">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t>. E</w:t>
      </w:r>
      <w:r w:rsidRPr="00993F27">
        <w:t>mpirical results provide mixed support for these hypotheses in explaining the variation</w:t>
      </w:r>
      <w:r>
        <w:t xml:space="preserve"> among species and scales </w:t>
      </w:r>
      <w:r>
        <w:lastRenderedPageBreak/>
        <w:t>in response</w:t>
      </w:r>
      <w:r w:rsidRPr="00993F27">
        <w:t xml:space="preserve"> </w:t>
      </w:r>
      <w:r>
        <w:t>to</w:t>
      </w:r>
      <w:r w:rsidRPr="00993F27">
        <w:t xml:space="preserve"> recreation.</w:t>
      </w:r>
      <w:r>
        <w:t xml:space="preserve"> </w:t>
      </w:r>
      <w:r w:rsidR="00AF1330">
        <w:t xml:space="preserve">Multi-species analyses often show some species had positive responses to recreation </w:t>
      </w:r>
      <w:r w:rsidR="00AF1330">
        <w:fldChar w:fldCharType="begin"/>
      </w:r>
      <w:r w:rsidR="00AF1330">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fldChar w:fldCharType="separate"/>
      </w:r>
      <w:r w:rsidR="00AF1330">
        <w:rPr>
          <w:noProof/>
        </w:rPr>
        <w:t>(Naidoo and Burton 2020, Procko et al. 2022, Fennell et al. 2023, Granados et al. 2023)</w:t>
      </w:r>
      <w:r w:rsidR="00AF1330">
        <w:fldChar w:fldCharType="end"/>
      </w:r>
      <w:r w:rsidR="00AF1330">
        <w:t xml:space="preserve">, suggesting the </w:t>
      </w:r>
      <w:r w:rsidR="00AF1330" w:rsidRPr="00993F27">
        <w:t>risk-disturbance hypothesis</w:t>
      </w:r>
      <w:r w:rsidR="00AF1330">
        <w:t xml:space="preserve"> does not explain recreation effects as whole. Support for the landscape of fear and human shield also remain mixed with cases of predator and prey selecting for recreation trails </w:t>
      </w:r>
      <w:r w:rsidR="00AF1330" w:rsidRPr="00993F27">
        <w:fldChar w:fldCharType="begin"/>
      </w:r>
      <w:r w:rsidR="00AF1330" w:rsidRPr="00993F27">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993F27">
        <w:fldChar w:fldCharType="separate"/>
      </w:r>
      <w:r w:rsidR="00AF1330" w:rsidRPr="00993F27">
        <w:rPr>
          <w:noProof/>
        </w:rPr>
        <w:t>(Granados et al. 2023)</w:t>
      </w:r>
      <w:r w:rsidR="00AF1330" w:rsidRPr="00993F27">
        <w:fldChar w:fldCharType="end"/>
      </w:r>
      <w:r w:rsidR="00AF1330">
        <w:t xml:space="preserve">, but others showing some support for </w:t>
      </w:r>
      <w:r w:rsidR="006F1E0D">
        <w:t>avoidance</w:t>
      </w:r>
      <w:r w:rsidR="00AF1330">
        <w:t xml:space="preserve"> of recreation trails by large predators and selection by prey </w:t>
      </w:r>
      <w:r w:rsidR="00AF1330">
        <w:fldChar w:fldCharType="begin"/>
      </w:r>
      <w:r w:rsidR="006F1E0D">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fldChar w:fldCharType="separate"/>
      </w:r>
      <w:r w:rsidR="006F1E0D">
        <w:rPr>
          <w:noProof/>
        </w:rPr>
        <w:t>(Procko et al. 2022, Fennell et al. 2023)</w:t>
      </w:r>
      <w:r w:rsidR="00AF1330">
        <w:fldChar w:fldCharType="end"/>
      </w:r>
      <w:r w:rsidR="006F1E0D">
        <w:t xml:space="preserve">. </w:t>
      </w:r>
    </w:p>
    <w:p w14:paraId="6E4A54C9" w14:textId="6ADAB0AC" w:rsidR="00E54A54" w:rsidRDefault="00753672" w:rsidP="00E54A54">
      <w:pPr>
        <w:pStyle w:val="p1"/>
        <w:spacing w:line="480" w:lineRule="auto"/>
        <w:ind w:firstLine="720"/>
      </w:pPr>
      <w:r w:rsidRPr="00993F27">
        <w:t>Our findings</w:t>
      </w:r>
      <w:r w:rsidR="002D705D">
        <w:t xml:space="preserve"> provide additional insights. Prey species showed mixed responses to recreation with clear avoidance by elk and selection by mule deer and moose, suggesting that there is not widespread support for the landscape of fear or risk-</w:t>
      </w:r>
      <w:r w:rsidR="0033580E">
        <w:t>disturbance</w:t>
      </w:r>
      <w:r w:rsidR="002D705D">
        <w:t xml:space="preserve"> hypotheses. We had limited data to fully assess the human shield hypothesis, however the one large predator, grizzly bear, that we had sufficient data for did appear to avoid the area due to recreation pressure. Limited data on cougar and wolves </w:t>
      </w:r>
      <w:r w:rsidR="006E1667">
        <w:t>reduced</w:t>
      </w:r>
      <w:r w:rsidR="002D705D">
        <w:t xml:space="preserve"> our ability to assess the response of the full large predator community but the </w:t>
      </w:r>
      <w:r w:rsidR="0033580E">
        <w:t>anectodical</w:t>
      </w:r>
      <w:r w:rsidR="002D705D">
        <w:t xml:space="preserve"> evidence we had showed cougars detected at similar levels within the trail network compared to the surrounding landscape and perhaps some avoidance by wolves. Regardless, because the primary prey of these large carnivores did not show consistent selection or avoidance of the area</w:t>
      </w:r>
      <w:r w:rsidR="006E1667">
        <w:t xml:space="preserve"> and thus</w:t>
      </w:r>
      <w:r w:rsidR="0033580E">
        <w:t xml:space="preserve"> the human shield </w:t>
      </w:r>
      <w:r w:rsidR="007D06F6">
        <w:t xml:space="preserve">hypothesis </w:t>
      </w:r>
      <w:r w:rsidR="0033580E">
        <w:t xml:space="preserve">is not an explanation for </w:t>
      </w:r>
      <w:r w:rsidR="007D06F6">
        <w:t>the responses of all</w:t>
      </w:r>
      <w:r w:rsidR="0033580E">
        <w:t xml:space="preserve"> species in the Fernie trail network.</w:t>
      </w:r>
    </w:p>
    <w:p w14:paraId="411F0DC9" w14:textId="19E928CD" w:rsidR="00E54A54" w:rsidRDefault="00E54A54" w:rsidP="00E54A54">
      <w:pPr>
        <w:pStyle w:val="p1"/>
        <w:spacing w:line="480" w:lineRule="auto"/>
        <w:ind w:firstLine="720"/>
      </w:pPr>
      <w:r>
        <w:t xml:space="preserve">The response of elk to recreation was among the most consistent and negative of all species in our study. Elk were significantly less likely to occur within the trail network compared to the broader landscape, and within the trail network, they were less likely to use trails than adjacent off-trail areas. When using recreation trails, elk were more likely to use trails with fewer </w:t>
      </w:r>
      <w:r>
        <w:lastRenderedPageBreak/>
        <w:t>recreational users—the only species with this response. Th</w:t>
      </w:r>
      <w:r w:rsidR="006E1667">
        <w:t>ese multiple lines of evidence</w:t>
      </w:r>
      <w:r>
        <w:t xml:space="preserve"> suggest that recreation may displace elk from otherwise suitable habitat, consistent with other studies showing </w:t>
      </w:r>
      <w:r w:rsidR="00891B89">
        <w:t xml:space="preserve">elk </w:t>
      </w:r>
      <w:r>
        <w:t>sensitivity to human activity (e.g.,</w:t>
      </w:r>
      <w:r w:rsidR="000D11A1">
        <w:t xml:space="preserve"> </w:t>
      </w:r>
      <w:r w:rsidR="000D11A1">
        <w:fldChar w:fldCharType="begin"/>
      </w:r>
      <w:r w:rsidR="002A59D4">
        <w:instrText xml:space="preserve"> ADDIN ZOTERO_ITEM CSL_CITATION {"citationID":"eWYETNav","properties":{"formattedCitation":"(Procko et al. 2024, Jordan et al. 2025)","plainCitation":"(Procko et al. 2024, Jordan et al. 2025)","dontUpdate":true,"noteIndex":0},"citationItems":[{"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Procko et al. 2024, Jordan et al. 2025)</w:t>
      </w:r>
      <w:r w:rsidR="000D11A1">
        <w:fldChar w:fldCharType="end"/>
      </w:r>
      <w:r>
        <w:t>. Elk avoided daytime periods on recreation trails more than they do in remote areas</w:t>
      </w:r>
      <w:r w:rsidR="00C57501">
        <w:t xml:space="preserve"> and wildlife trails within the Fernie trail network</w:t>
      </w:r>
      <w:r>
        <w:t xml:space="preserve">. However, elk  </w:t>
      </w:r>
      <w:r w:rsidR="00C57501">
        <w:t xml:space="preserve">generally had low use of </w:t>
      </w:r>
      <w:r>
        <w:t xml:space="preserve"> daytime periods </w:t>
      </w:r>
      <w:r w:rsidR="00C57501">
        <w:t>on recreational trails, wildlife trails</w:t>
      </w:r>
      <w:r w:rsidR="00891B89">
        <w:t>, and</w:t>
      </w:r>
      <w:r w:rsidR="00C57501">
        <w:t xml:space="preserve"> </w:t>
      </w:r>
      <w:r>
        <w:t>the landscape-valley cameras</w:t>
      </w:r>
      <w:r w:rsidR="00C57501">
        <w:t xml:space="preserve"> compared to </w:t>
      </w:r>
      <w:r w:rsidR="00891B89">
        <w:t>landscape-</w:t>
      </w:r>
      <w:r w:rsidR="00C57501">
        <w:t>remote cameras</w:t>
      </w:r>
      <w:r>
        <w:t xml:space="preserve"> suggesting the avoidance of </w:t>
      </w:r>
      <w:r w:rsidR="00C57501">
        <w:t>daytime on the recreation trails may not solely be due to recreation effects and may be a response to additional human pressures such as towns</w:t>
      </w:r>
      <w:r w:rsidR="00444F61">
        <w:t>,</w:t>
      </w:r>
      <w:r w:rsidR="00C57501">
        <w:t xml:space="preserve"> roads</w:t>
      </w:r>
      <w:r w:rsidR="00444F61">
        <w:t>, or hunting pressure</w:t>
      </w:r>
      <w:r w:rsidR="00C57501">
        <w:t>.</w:t>
      </w:r>
      <w:r>
        <w:t xml:space="preserve"> </w:t>
      </w:r>
      <w:r w:rsidR="00C57501">
        <w:t>Overall the strong response of elk to recreation in our study and others seems to juxtapose with concurrent observations of elk becoming a nuisance in human-dominated areas such as agricultural fields and even in towns</w:t>
      </w:r>
      <w:r w:rsidR="00F0101C">
        <w:t xml:space="preserve"> </w:t>
      </w:r>
      <w:r w:rsidR="00F0101C">
        <w:fldChar w:fldCharType="begin"/>
      </w:r>
      <w:r w:rsidR="002A59D4">
        <w:instrText xml:space="preserve"> ADDIN ZOTERO_ITEM CSL_CITATION {"citationID":"apRU7dFP","properties":{"formattedCitation":"(Wilmers and Levi 2013, Guthrie 2020, Rutherford et al. 2025r)","plainCitation":"(Wilmers and Levi 2013, Guthrie 2020, Rutherford et al. 2025r)","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literal":"2025r"}}}],"schema":"https://github.com/citation-style-language/schema/raw/master/csl-citation.json"} </w:instrText>
      </w:r>
      <w:r w:rsidR="00F0101C">
        <w:fldChar w:fldCharType="separate"/>
      </w:r>
      <w:r w:rsidR="006E1667">
        <w:rPr>
          <w:noProof/>
        </w:rPr>
        <w:t>(Wilmers and Levi 2013, Guthrie 2020, Rutherford et al. 2025r)</w:t>
      </w:r>
      <w:r w:rsidR="00F0101C">
        <w:fldChar w:fldCharType="end"/>
      </w:r>
      <w:r w:rsidR="00C57501">
        <w:t xml:space="preserve">.  </w:t>
      </w:r>
      <w:r w:rsidR="00444F61">
        <w:t xml:space="preserve">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w:t>
      </w:r>
      <w:r w:rsidR="006E1667">
        <w:t>Clearly h</w:t>
      </w:r>
      <w:r w:rsidR="00444F61">
        <w:t xml:space="preserve">uman presence thus does not always produce negative responses in elk, and when human presence also provides productive habitat and mortality reduction elk can be found in great numbers. </w:t>
      </w:r>
      <w:r w:rsidR="006E1667">
        <w:t xml:space="preserve">There are other examples where elk congregate near people and disturbance such as open pit coal mines in the Elk Valley where hunters and predators are likely fewer and </w:t>
      </w:r>
      <w:r w:rsidR="001149EB">
        <w:t>patches</w:t>
      </w:r>
      <w:r w:rsidR="006E1667">
        <w:t xml:space="preserve"> of reclaimed areas can temporarily provide nutrient dense food </w:t>
      </w:r>
      <w:r w:rsidR="006E1667">
        <w:fldChar w:fldCharType="begin"/>
      </w:r>
      <w:r w:rsidR="006E1667">
        <w:instrText xml:space="preserve"> ADDIN ZOTERO_ITEM CSL_CITATION {"citationID":"CRX1UTNl","properties":{"formattedCitation":"(Poole et al. 2024)","plainCitation":"(Poole et al. 2024)","noteIndex":0},"citationItems":[{"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6E1667">
        <w:fldChar w:fldCharType="separate"/>
      </w:r>
      <w:r w:rsidR="006E1667">
        <w:rPr>
          <w:noProof/>
        </w:rPr>
        <w:t>(Poole et al. 2024)</w:t>
      </w:r>
      <w:r w:rsidR="006E1667">
        <w:fldChar w:fldCharType="end"/>
      </w:r>
      <w:r w:rsidR="006E1667">
        <w:t xml:space="preserve">. Indeed elk do appear to show a functional response in selection for human footprint that depends on the level of human footprint they are continually exposed to suggesting habituation and synanthropy </w:t>
      </w:r>
      <w:r w:rsidR="006E1667">
        <w:fldChar w:fldCharType="begin"/>
      </w:r>
      <w:r w:rsidR="006E1667">
        <w:instrText xml:space="preserve"> ADDIN ZOTERO_ITEM CSL_CITATION {"citationID":"P5tA2QTx","properties":{"formattedCitation":"(Gaynor et al. 2025)","plainCitation":"(Gaynor et al. 2025)","noteIndex":0},"citationItems":[{"id":6363,"uris":["http://zotero.org/users/6749014/items/R2UKNRV2"],"itemData":{"id":6363,"type":"article-journal","abstract":"Given the importance of protected areas for biodiversity, the growth of visitation to many areas has raised concerns about the effects of humans on wildlife. In 2020, the COVID-19 pandemic led to temporary closure of national parks in the United States, offering a pseudonatural experiment to tease apart the effects of permanent infrastructure and transient human presence on animals. We compiled GPS tracking data from 229 individuals of 10 mammal species in 14 parks and used third-order hierarchical resource selection functions to evaluate the influence of the human footprint on animal space use in 2019 and 2020. Averaged across all parks and species, animals avoided the human footprint, whether the park was open or closed. However, although animals in remote areas showed consistent avoidance, on average those in more developed areas switched from avoidance to selection when protected areas were closed. Findings varied across species: some responded consistently negatively to the footprint (wolves, mountain goats), some positively (mule deer, red fox) and others had a strong exposure-mediated response (elk, mountain lion). Furthermore, some species responded more strongly to the park closure (black bear, moose). This study advances our understanding of complex interactions between recreation and wildlife in protected areas.","container-title":"Proceedings of the Royal Society B: Biological Sciences","DOI":"10.1098/rspb.2025.1013","issue":"2051","note":"publisher: Royal Society","page":"20251013","source":"royalsocietypublishing.org (Atypon)","title":"The influence of human presence and footprint on animal space use in US national parks","volume":"292","author":[{"family":"Gaynor","given":"Kaitlyn M."},{"family":"Hayes","given":"Forest P."},{"family":"Manlove","given":"Kezia"},{"family":"Galloway","given":"Nathan"},{"family":"Benson","given":"John F."},{"family":"Cherry","given":"Michael J."},{"family":"Epps","given":"Clinton W."},{"family":"Fletcher Jr","given":"Robert J."},{"family":"Orrock","given":"John"},{"family":"Smith","given":"Justine A."},{"family":"Aiello","given":"Christina"},{"family":"Belant","given":"Jerrold L."},{"family":"Berger","given":"Joel"},{"family":"Biel","given":"Mark"},{"family":"Bright","given":"Jill"},{"family":"Bump","given":"Joseph"},{"family":"Burchett","given":"Michael"},{"family":"Butler","given":"Carson"},{"family":"Carlson","given":"Jennifer"},{"family":"Cole","given":"Eric K."},{"family":"Darby","given":"Neal"},{"family":"Degutis","given":"Erin"},{"family":"Dewey","given":"Sarah"},{"family":"Figura","given":"Pete"},{"family":"Gable","given":"Thomas D."},{"family":"Gagnon","given":"Jeff"},{"family":"Glass","given":"Danielle M."},{"family":"Green","given":"Jennifer R."},{"family":"Gunther","given":"Kerry"},{"family":"Haroldson","given":"Mark A."},{"family":"Hersey","given":"Kent R."},{"family":"Holton","given":"Brandon P."},{"family":"Homkes","given":"Austin T."},{"family":"Hoy","given":"Sarah R."},{"family":"Hughson","given":"Debra"},{"family":"Joly","given":"Kyle"},{"family":"Leahy","given":"Ryan"},{"family":"Lee-Roney","given":"Caitlin"},{"family":"Lester","given":"Rob"},{"family":"MacNulty","given":"Dan"},{"family":"Magnuson","given":"Michael"},{"family":"Martin","given":"Daniel"},{"family":"Mazur","given":"Rachel"},{"family":"Moore","given":"Seth"},{"family":"Orning","given":"Elizabeth K."},{"family":"Patrick","given":"Katie"},{"family":"Peterson","given":"Rolf O."},{"family":"Potvin","given":"Lynette"},{"family":"Prentice","given":"Paige R."},{"family":"Riley","given":"Seth P.D."},{"family":"Romanski","given":"Mark C."},{"family":"Roug","given":"Annette"},{"family":"Sikich","given":"Jeff A."},{"family":"Simpson","given":"Nova"},{"family":"Sloan","given":"William"},{"family":"Smith","given":"Douglas W."},{"family":"Sorum","given":"Mathew"},{"family":"Sprague","given":"Scott"},{"family":"Stahler","given":"Daniel"},{"family":"Stephenson","given":"John"},{"family":"Stephenson","given":"Thomas R."},{"family":"Stroud-Settles","given":"Janice"},{"family":"Manen","given":"Frank T.","non-dropping-particle":"van"},{"family":"Vucetich","given":"John A."},{"family":"Wilmot","given":"Kate"},{"family":"Windels","given":"Steve"},{"family":"Wolf","given":"Tiffany M."},{"family":"Cross","given":"Paul C."}],"issued":{"date-parts":[["2025",7,30]]}}}],"schema":"https://github.com/citation-style-language/schema/raw/master/csl-citation.json"} </w:instrText>
      </w:r>
      <w:r w:rsidR="006E1667">
        <w:fldChar w:fldCharType="separate"/>
      </w:r>
      <w:r w:rsidR="006E1667">
        <w:rPr>
          <w:noProof/>
        </w:rPr>
        <w:t>(Gaynor et al. 2025)</w:t>
      </w:r>
      <w:r w:rsidR="006E1667">
        <w:fldChar w:fldCharType="end"/>
      </w:r>
      <w:r w:rsidR="006E1667">
        <w:t xml:space="preserve">. </w:t>
      </w:r>
      <w:r w:rsidR="00444F61">
        <w:t xml:space="preserve">Elk likely avoid recreation trails because the trade-off of being disturbed by </w:t>
      </w:r>
      <w:r w:rsidR="00444F61">
        <w:lastRenderedPageBreak/>
        <w:t>recreationists is not offset by benefits such as better forage and there is not sufficient predator or hunter avoidance of these areas.</w:t>
      </w:r>
      <w:r w:rsidR="006E1667">
        <w:t xml:space="preserve"> One prediction from this would be that if recreational use was more intense in the Fernie trail network and as a result predators avoided the area more, and forage was increased through habitat restoration, then elk may have reduced or positive responses. Such a prediction would require </w:t>
      </w:r>
      <w:r w:rsidR="001149EB">
        <w:t>testing,</w:t>
      </w:r>
      <w:r w:rsidR="006E1667">
        <w:t xml:space="preserve"> and such increased recreational intensity would continue to come with trade-offs for other species and recreationist.</w:t>
      </w:r>
    </w:p>
    <w:p w14:paraId="40EB0636" w14:textId="10608DC3" w:rsidR="00E54A54" w:rsidRDefault="00E54A54" w:rsidP="00E54A54">
      <w:pPr>
        <w:pStyle w:val="p1"/>
        <w:spacing w:line="480" w:lineRule="auto"/>
        <w:ind w:firstLine="720"/>
      </w:pPr>
      <w:r>
        <w:t xml:space="preserve">Grizzly bears </w:t>
      </w:r>
      <w:r w:rsidR="006E1667">
        <w:t>displayed a</w:t>
      </w:r>
      <w:r>
        <w:t xml:space="preserve"> complex response to non-motorized recreation. At a broad scale, GPS data indicated moderate avoidance of the Mt. Fernie trail network relative to the surrounding valley landscape. Within the network, however, camera data showed grizzly bears were more likely to use recreation trails than adjacent wildlife trails</w:t>
      </w:r>
      <w:r w:rsidR="00612E0B">
        <w:t xml:space="preserve">, but </w:t>
      </w:r>
      <w:r w:rsidR="001149EB">
        <w:t>overall,</w:t>
      </w:r>
      <w:r w:rsidR="00612E0B">
        <w:t xml:space="preserve"> the use of the trails within the Mt Fernie network (wildlife and rec</w:t>
      </w:r>
      <w:r w:rsidR="006E1667">
        <w:t>reation trails</w:t>
      </w:r>
      <w:r w:rsidR="00612E0B">
        <w:t>) was lower than the surrounding landscape</w:t>
      </w:r>
      <w:r>
        <w:t xml:space="preserve">. This apparent selection for recreation trails </w:t>
      </w:r>
      <w:r w:rsidR="00612E0B">
        <w:t xml:space="preserve">compared to wildlife trails within the trail network </w:t>
      </w:r>
      <w:r>
        <w:t xml:space="preserve">may reflect efficient travel along predictable corridors, </w:t>
      </w:r>
      <w:r w:rsidR="00612E0B">
        <w:t xml:space="preserve">which is consistent with the step selection analysis that shows bears moving faster </w:t>
      </w:r>
      <w:r w:rsidR="00891B89">
        <w:t xml:space="preserve">when </w:t>
      </w:r>
      <w:r w:rsidR="00612E0B">
        <w:t>using the trail network</w:t>
      </w:r>
      <w:r>
        <w:t xml:space="preserve">. </w:t>
      </w:r>
      <w:r w:rsidR="00612E0B">
        <w:t>T</w:t>
      </w:r>
      <w:r>
        <w:t xml:space="preserve">he overall low detection rates within the </w:t>
      </w:r>
      <w:r w:rsidR="006E1667">
        <w:t xml:space="preserve">trail </w:t>
      </w:r>
      <w:r>
        <w:t xml:space="preserve">network and moderate avoidance of high-use zones suggest that trail use by grizzly bears is limited to periods or areas with lower human activity. This dual pattern of broad-scale avoidance and localized, functional trail use is consistent with a risk-management strategy in which bears minimize overlap with people while exploiting the linear features for movement when safe to do so. </w:t>
      </w:r>
      <w:r w:rsidR="00612E0B">
        <w:t xml:space="preserve">Similar to elk, grizzly bears were more nocturnal within the Fernie trail network and landscape-valley trails than the landscape-remote cameras suggesting human effects beyond just recreation are causing bears to alter their behaviour. The iSSA analysis provides important context of bears’ response to other competing human pressures. While bears avoided the trail network, they more strongly avoided settled areas </w:t>
      </w:r>
      <w:r w:rsidR="00612E0B">
        <w:lastRenderedPageBreak/>
        <w:t xml:space="preserve">such as the area around the town of Fernie, thus the effects detected from </w:t>
      </w:r>
      <w:r w:rsidR="00891B89">
        <w:t>cameras</w:t>
      </w:r>
      <w:r w:rsidR="00612E0B">
        <w:t xml:space="preserve"> within the </w:t>
      </w:r>
      <w:r w:rsidR="00891B89">
        <w:t>F</w:t>
      </w:r>
      <w:r w:rsidR="00612E0B">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56752080" w14:textId="35414C65" w:rsidR="00CC3DA4" w:rsidRPr="00993F27" w:rsidRDefault="00C22C67" w:rsidP="00CC3DA4">
      <w:pPr>
        <w:pStyle w:val="p1"/>
        <w:spacing w:line="480" w:lineRule="auto"/>
        <w:ind w:firstLine="720"/>
      </w:pPr>
      <w:r w:rsidRPr="00993F27">
        <w:t>From a management perspective, our results indicate</w:t>
      </w:r>
      <w:r w:rsidR="006E1667">
        <w:t>d</w:t>
      </w:r>
      <w:r w:rsidRPr="00993F27">
        <w:t xml:space="preserve"> that non-motorized recreation can influence wildlife habitat use and behavior, but effects </w:t>
      </w:r>
      <w:r w:rsidR="006E1667">
        <w:t>were</w:t>
      </w:r>
      <w:r w:rsidRPr="00993F27">
        <w:t xml:space="preserve"> species- and context-specific. </w:t>
      </w:r>
      <w:r w:rsidR="0033580E">
        <w:t xml:space="preserve">It is our perspective that </w:t>
      </w:r>
      <w:r w:rsidR="00CC3DA4">
        <w:t>overall,</w:t>
      </w:r>
      <w:r w:rsidR="0033580E">
        <w:t xml:space="preserve"> the </w:t>
      </w:r>
      <w:r w:rsidR="006E1667">
        <w:t xml:space="preserve">behavioural </w:t>
      </w:r>
      <w:r w:rsidR="0033580E">
        <w:t>effects of recreation were moderate to low for the species we considered</w:t>
      </w:r>
      <w:r w:rsidR="00891B89">
        <w:t xml:space="preserve">, especially considering the currently compact footprint of the trail network relative to the surrounding landscape. </w:t>
      </w:r>
      <w:r w:rsidR="0033580E">
        <w:t>Of the species considered, elk and grizzly bear were the primary species that showed negative effects, with elk showing the most consistent and strong responses. Mitigating the negative effects to elk and grizzly bear could be accomplished by c</w:t>
      </w:r>
      <w:r w:rsidRPr="00993F27">
        <w:t xml:space="preserve">oncentrating recreation in high-use, predictable areas </w:t>
      </w:r>
      <w:r w:rsidR="007D5441">
        <w:t>such as those around existing towns. Such an approach</w:t>
      </w:r>
      <w:r w:rsidRPr="00993F27">
        <w:t xml:space="preserve"> </w:t>
      </w:r>
      <w:r w:rsidR="0033580E">
        <w:t>reduces the</w:t>
      </w:r>
      <w:r w:rsidRPr="00993F27">
        <w:t xml:space="preserve"> spatial extent of disturbance</w:t>
      </w:r>
      <w:r w:rsidR="007D5441">
        <w:t xml:space="preserve"> because the towns themselves already have a buffer of impacts around </w:t>
      </w:r>
      <w:r w:rsidR="002A39A7">
        <w:t>them and</w:t>
      </w:r>
      <w:r w:rsidRPr="00993F27">
        <w:t xml:space="preserve"> provide</w:t>
      </w:r>
      <w:r w:rsidR="007D5441">
        <w:t>s</w:t>
      </w:r>
      <w:r w:rsidRPr="00993F27">
        <w:t xml:space="preserve"> </w:t>
      </w:r>
      <w:r w:rsidR="00CC3DA4" w:rsidRPr="00993F27">
        <w:t>low use</w:t>
      </w:r>
      <w:r w:rsidRPr="00993F27">
        <w:t xml:space="preserve"> refugia for more sensitive species</w:t>
      </w:r>
      <w:r w:rsidR="007D5441">
        <w:t xml:space="preserve"> in the areas outside the concentrated recreation areas</w:t>
      </w:r>
      <w:r w:rsidRPr="00993F27">
        <w:t>. Seasonal or spatial closures may be warranted in areas that overlap with key habitats or during vulnerable periods</w:t>
      </w:r>
      <w:r w:rsidR="007D5441">
        <w:t xml:space="preserve"> such as</w:t>
      </w:r>
      <w:r w:rsidR="00891B89">
        <w:t xml:space="preserve"> bighorn</w:t>
      </w:r>
      <w:r w:rsidR="007D5441">
        <w:t xml:space="preserve"> sheep lambing areas</w:t>
      </w:r>
      <w:r w:rsidR="00891B89">
        <w:t xml:space="preserve"> or bear dens</w:t>
      </w:r>
      <w:r w:rsidRPr="00993F27">
        <w:t>.</w:t>
      </w:r>
      <w:r w:rsidR="007D5441">
        <w:t xml:space="preserve"> To protect the </w:t>
      </w:r>
      <w:r w:rsidR="006E1667">
        <w:t xml:space="preserve">nocturnal and </w:t>
      </w:r>
      <w:r w:rsidR="007D5441">
        <w:t>crepuscular periods that wildlife often begin to use as pressure increases during the day it is recommended to concentrate recreation pressure during the daylight hours between 10 am and 7 pm.</w:t>
      </w:r>
      <w:r w:rsidRPr="00993F27">
        <w:t xml:space="preserve"> </w:t>
      </w:r>
      <w:r w:rsidR="007D5441">
        <w:t>T</w:t>
      </w:r>
      <w:r w:rsidRPr="00993F27">
        <w:t xml:space="preserve">he very low rate of near encounters between recreationists and wildlife, particularly large carnivores, suggests that current patterns of recreation </w:t>
      </w:r>
      <w:r w:rsidR="007D5441">
        <w:t>do</w:t>
      </w:r>
      <w:r w:rsidRPr="00993F27">
        <w:t xml:space="preserve"> not pose </w:t>
      </w:r>
      <w:r w:rsidR="007D5441">
        <w:t>a high</w:t>
      </w:r>
      <w:r w:rsidRPr="00993F27">
        <w:t xml:space="preserve"> risk of conflict, though proactive measures such as signage</w:t>
      </w:r>
      <w:r w:rsidR="007D5441">
        <w:t>, concentrating use during the day,</w:t>
      </w:r>
      <w:r w:rsidRPr="00993F27">
        <w:t xml:space="preserve"> and education remain important.</w:t>
      </w:r>
      <w:r w:rsidR="00891B89">
        <w:t xml:space="preserve"> The animals within the Fernie trail network are often avoiding human recreation at some scale, likely to reduce any negative </w:t>
      </w:r>
      <w:r w:rsidR="00891B89">
        <w:lastRenderedPageBreak/>
        <w:t>effects on themselves, so seeing as the animals are doing what they can to coexist with recreation it’s important for recreationists to do what they can to coexist with wildlife.</w:t>
      </w:r>
    </w:p>
    <w:p w14:paraId="57A15917" w14:textId="5688ACA2" w:rsidR="00CC3DA4" w:rsidRPr="00993F27" w:rsidRDefault="00CC3DA4" w:rsidP="00CC3DA4">
      <w:pPr>
        <w:pStyle w:val="p1"/>
        <w:spacing w:line="480" w:lineRule="auto"/>
        <w:ind w:firstLine="720"/>
      </w:pPr>
      <w:r>
        <w:t>While it is well documented that time in nature is good for people, the effects of recreation on wildlife continues to be an evolving area</w:t>
      </w:r>
      <w:r w:rsidR="001159F4">
        <w:t xml:space="preserve"> </w:t>
      </w:r>
      <w:r>
        <w:t xml:space="preserve">of research that struggles to find consistently strong effects across contexts and species. </w:t>
      </w:r>
      <w:r w:rsidRPr="00993F27">
        <w:t xml:space="preserve">There is </w:t>
      </w:r>
      <w:r w:rsidR="001159F4">
        <w:t xml:space="preserve">also </w:t>
      </w:r>
      <w:r w:rsidRPr="00993F27">
        <w:t xml:space="preserve">substantial variation in the perspectives of the public and recreationists on the effects of recreation on wildlife, which ranges from benign to substantial impacts. Recreationists </w:t>
      </w:r>
      <w:r w:rsidR="006E1667">
        <w:t xml:space="preserve">commonly </w:t>
      </w:r>
      <w:r w:rsidRPr="00993F27">
        <w:t xml:space="preserve">perceive any </w:t>
      </w:r>
      <w:r w:rsidR="006E1667">
        <w:t xml:space="preserve">negative environmental </w:t>
      </w:r>
      <w:r w:rsidRPr="00993F27">
        <w:t xml:space="preserve">impacts as </w:t>
      </w:r>
      <w:r w:rsidR="006E1667">
        <w:t>the fault of</w:t>
      </w:r>
      <w:r w:rsidRPr="00993F27">
        <w:t xml:space="preserve"> other recreation types and rarely their preferred type of recreation (i.e., hikers blame mountain bikers and horseback riders, and vice versa, </w:t>
      </w:r>
      <w:r w:rsidRPr="00993F27">
        <w:fldChar w:fldCharType="begin"/>
      </w:r>
      <w:r w:rsidRPr="00993F27">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Pr="00993F27">
        <w:fldChar w:fldCharType="separate"/>
      </w:r>
      <w:r w:rsidRPr="00993F27">
        <w:rPr>
          <w:noProof/>
        </w:rPr>
        <w:t>(Taylor and Knight 2003)</w:t>
      </w:r>
      <w:r w:rsidRPr="00993F27">
        <w:fldChar w:fldCharType="end"/>
      </w:r>
      <w:r w:rsidRPr="00993F27">
        <w:t xml:space="preserve">). </w:t>
      </w:r>
      <w:r>
        <w:t>In a landscape of murky results, polarized stakeholders, and increasing recreational pressure</w:t>
      </w:r>
      <w:r w:rsidR="006E1667">
        <w:t>,</w:t>
      </w:r>
      <w:r>
        <w:t xml:space="preserve"> landscape managers are clearly left in a challenging position. Some of the challenge in finding consistent effects of recreation may be a result of layers of ecological complexity that</w:t>
      </w:r>
      <w:r w:rsidR="006E1667">
        <w:t xml:space="preserve"> result in</w:t>
      </w:r>
      <w:r>
        <w:t xml:space="preserve"> true context-</w:t>
      </w:r>
      <w:r w:rsidR="001149EB">
        <w:t>dependency or</w:t>
      </w:r>
      <w:r>
        <w:t xml:space="preserve"> could be a result of generally small true effect sizes and confounding variables creating variable results. </w:t>
      </w:r>
      <w:r w:rsidR="00C22C67" w:rsidRPr="00993F27">
        <w: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t>
      </w:r>
      <w:r w:rsidR="001159F4">
        <w:t>can never be perfectly accounted for.</w:t>
      </w:r>
      <w:r w:rsidR="00C22C67" w:rsidRPr="00993F27">
        <w:t xml:space="preserve"> As noted by others (</w:t>
      </w:r>
      <w:r w:rsidR="006E1667">
        <w:t xml:space="preserve">e.g., </w:t>
      </w:r>
      <w:r w:rsidR="00C22C67" w:rsidRPr="00993F27">
        <w:t>Jordan et al. 2025), stronger inference requires experimental approaches, such as Before-After-Control-Impact (BACI) designs, temporary trail closures, or controlled recreation manipulations. While such studies present logistical and ethical challenges, they are critical for establishing causal links between recreation and wildlife responses and for identifying thresholds of acceptable use.</w:t>
      </w:r>
      <w:r w:rsidR="002A39A7">
        <w:t xml:space="preserve"> We encourage land managers, trail alliances, and researchers to collaborate to set up BACI experiments prior to new trails being built. Such an </w:t>
      </w:r>
      <w:r w:rsidR="002A39A7">
        <w:lastRenderedPageBreak/>
        <w:t xml:space="preserve">experiment would ideally have multiple years of before and after data </w:t>
      </w:r>
      <w:r>
        <w:t>and</w:t>
      </w:r>
      <w:r w:rsidR="002A39A7">
        <w:t xml:space="preserve"> include measurements directly on the trail and nearby within the buffer of potential recreation effects (100-500 m). Such an approach would provide strong evidence of the effect of recreation on wildlife. Replicating these experiments across gradients of recreation disturbance such as new trails within existing networks </w:t>
      </w:r>
      <w:r w:rsidR="006E1667">
        <w:t>and those</w:t>
      </w:r>
      <w:r w:rsidR="002A39A7">
        <w:t xml:space="preserve"> within a less disturbed landscape, as well as across differing recreation use volumes would eventually provide the critical information to assess the context-dependent nature of recreation.</w:t>
      </w:r>
    </w:p>
    <w:p w14:paraId="5BD89063" w14:textId="78112817" w:rsidR="00C22C67" w:rsidRPr="00993F27" w:rsidRDefault="00C22C67" w:rsidP="00993F27">
      <w:pPr>
        <w:pStyle w:val="p1"/>
        <w:spacing w:line="480" w:lineRule="auto"/>
        <w:ind w:firstLine="720"/>
      </w:pPr>
      <w:r w:rsidRPr="00993F27">
        <w:t xml:space="preserve">In conclusion,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ildlife communities in multi-use landscapes. </w:t>
      </w:r>
      <w:r w:rsidR="009B08E1">
        <w:t>Future e</w:t>
      </w:r>
      <w:r w:rsidRPr="00993F27">
        <w:t>xperimental and demographic studies</w:t>
      </w:r>
      <w:r w:rsidR="009B08E1">
        <w:t xml:space="preserve"> will further help</w:t>
      </w:r>
      <w:r w:rsidRPr="00993F27">
        <w:t xml:space="preserve"> quantify the long-term impacts of recreation and to inform adaptive management strategies.</w:t>
      </w:r>
    </w:p>
    <w:p w14:paraId="4B5D8B7A" w14:textId="2787CC8A" w:rsidR="003501D3" w:rsidRPr="00993F27" w:rsidRDefault="003501D3" w:rsidP="00993F27">
      <w:pPr>
        <w:pStyle w:val="p1"/>
        <w:spacing w:line="480" w:lineRule="auto"/>
      </w:pPr>
    </w:p>
    <w:p w14:paraId="32B08363" w14:textId="77777777" w:rsidR="008104C9" w:rsidRPr="00993F27" w:rsidRDefault="008104C9" w:rsidP="00993F27">
      <w:pPr>
        <w:pStyle w:val="p1"/>
        <w:spacing w:line="480" w:lineRule="auto"/>
      </w:pPr>
    </w:p>
    <w:p w14:paraId="4A474E4F" w14:textId="5F60DD71" w:rsidR="0089332C" w:rsidRPr="00993F27" w:rsidRDefault="00303F0B" w:rsidP="00993F27">
      <w:pPr>
        <w:spacing w:line="480" w:lineRule="auto"/>
        <w:rPr>
          <w:rFonts w:ascii="Times New Roman" w:hAnsi="Times New Roman" w:cs="Times New Roman"/>
          <w:b/>
          <w:bCs/>
        </w:rPr>
      </w:pPr>
      <w:r w:rsidRPr="00993F27">
        <w:rPr>
          <w:rFonts w:ascii="Times New Roman" w:hAnsi="Times New Roman" w:cs="Times New Roman"/>
          <w:b/>
          <w:bCs/>
        </w:rPr>
        <w:t>Acknowledgements</w:t>
      </w:r>
    </w:p>
    <w:p w14:paraId="2BB314CF" w14:textId="48276328" w:rsidR="00303F0B" w:rsidRPr="00993F27" w:rsidRDefault="00303F0B" w:rsidP="00993F27">
      <w:pPr>
        <w:spacing w:line="480" w:lineRule="auto"/>
        <w:rPr>
          <w:rFonts w:ascii="Times New Roman" w:hAnsi="Times New Roman" w:cs="Times New Roman"/>
        </w:rPr>
      </w:pPr>
      <w:r w:rsidRPr="00993F27">
        <w:rPr>
          <w:rFonts w:ascii="Times New Roman" w:hAnsi="Times New Roman" w:cs="Times New Roman"/>
        </w:rPr>
        <w:t xml:space="preserve">This study was made possible due to financial support from the Liber Ero Fellowship, British Columbia Conservation Trust Foundation, TC Energy, and the Wilburforce Foundation. </w:t>
      </w:r>
      <w:r w:rsidR="00E91044">
        <w:rPr>
          <w:rFonts w:ascii="Times New Roman" w:hAnsi="Times New Roman" w:cs="Times New Roman"/>
        </w:rPr>
        <w:t xml:space="preserve">Thanks to Melanie Dickie for providing feedback on an earlier version of the manuscript. </w:t>
      </w:r>
      <w:r w:rsidR="005B5D0C">
        <w:rPr>
          <w:rFonts w:ascii="Times New Roman" w:hAnsi="Times New Roman" w:cs="Times New Roman"/>
        </w:rPr>
        <w:t xml:space="preserve">Thanks to </w:t>
      </w:r>
      <w:r w:rsidR="005B5D0C">
        <w:rPr>
          <w:rFonts w:ascii="Times New Roman" w:hAnsi="Times New Roman" w:cs="Times New Roman"/>
        </w:rPr>
        <w:lastRenderedPageBreak/>
        <w:t>Melanie Dickie of the Alberta Biodiversity Monitoring Institute and Melanie Wrigglesworth of the Fernie Trails Alliance for comments on an earlier version of this paper. Thanks to Troy Malish for support checking these cameras.</w:t>
      </w:r>
    </w:p>
    <w:p w14:paraId="4B28FDEE" w14:textId="77777777" w:rsidR="00303F0B" w:rsidRPr="00993F27" w:rsidRDefault="00303F0B" w:rsidP="00993F27">
      <w:pPr>
        <w:spacing w:line="480" w:lineRule="auto"/>
        <w:rPr>
          <w:rFonts w:ascii="Times New Roman" w:hAnsi="Times New Roman" w:cs="Times New Roman"/>
        </w:rPr>
      </w:pPr>
    </w:p>
    <w:p w14:paraId="7C918384" w14:textId="121EFFC8" w:rsidR="001E5557"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t>References</w:t>
      </w:r>
    </w:p>
    <w:p w14:paraId="18E0A36B" w14:textId="77777777" w:rsidR="006E1667" w:rsidRPr="006E1667" w:rsidRDefault="0089332C" w:rsidP="006E1667">
      <w:pPr>
        <w:pStyle w:val="Bibliography"/>
        <w:rPr>
          <w:rFonts w:ascii="Times New Roman" w:hAnsi="Times New Roman" w:cs="Times New Roman"/>
          <w:lang w:val="en-US"/>
        </w:rPr>
      </w:pPr>
      <w:r w:rsidRPr="00993F27">
        <w:rPr>
          <w:b/>
          <w:bCs/>
        </w:rPr>
        <w:fldChar w:fldCharType="begin"/>
      </w:r>
      <w:r w:rsidR="006E1667">
        <w:rPr>
          <w:b/>
          <w:bCs/>
        </w:rPr>
        <w:instrText xml:space="preserve"> ADDIN ZOTERO_BIBL {"uncited":[],"omitted":[],"custom":[]} CSL_BIBLIOGRAPHY </w:instrText>
      </w:r>
      <w:r w:rsidRPr="00993F27">
        <w:rPr>
          <w:b/>
          <w:bCs/>
        </w:rPr>
        <w:fldChar w:fldCharType="separate"/>
      </w:r>
      <w:r w:rsidR="006E1667" w:rsidRPr="006E1667">
        <w:rPr>
          <w:rFonts w:ascii="Times New Roman" w:hAnsi="Times New Roman" w:cs="Times New Roman"/>
          <w:lang w:val="en-US"/>
        </w:rPr>
        <w:t>Akaike, H. 1973. Information theory and an extension of the maximum likelihood principle. Budapest, Hungary.</w:t>
      </w:r>
    </w:p>
    <w:p w14:paraId="7CEA079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Avgar, T., J. R. Potts, M. A. Lewis, and M. S. Boyce. 2016. Integrated step selection analysis: bridging the gap between resource selection and animal movement. Methods in Ecology and Evolution 7:619–630.</w:t>
      </w:r>
    </w:p>
    <w:p w14:paraId="39318C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eery, S., D. Morris, and S. Yang. 2019, July 15. Efficient Pipeline for Camera Trap Image Review. arXiv.</w:t>
      </w:r>
    </w:p>
    <w:p w14:paraId="3CD8013B"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erger, J. 2007. Fear, human shields and the redistribution of prey and predators in protected areas. Biology Letters 3:620–623.</w:t>
      </w:r>
    </w:p>
    <w:p w14:paraId="45B41B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ratman, G. N., C. B. Anderson, M. G. Berman, B. Cochran, S. de Vries, J. Flanders, C. Folke, H. Frumkin, J. J. Gross, T. Hartig, P. H. Kahn, M. Kuo, J. J. Lawler, P. S. Levin, T. Lindahl, A. Meyer-Lindenberg, R. Mitchell, Z. Ouyang, J. Roe, L. Scarlett, J. R. Smith, M. van den Bosch, B. W. Wheeler, M. P. White, H. Zheng, and G. C. Daily. 2019. Nature and mental health: An ecosystem service perspective. Science Advances 5:eaax0903.</w:t>
      </w:r>
    </w:p>
    <w:p w14:paraId="297FEEFD"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Brown, J. S., J. W. Laundré, and M. Gurung. 1999. The Ecology of Fear: Optimal Foraging, Game Theory, and Trophic Interactions. Journal of Mammalogy 80:385–399.</w:t>
      </w:r>
    </w:p>
    <w:p w14:paraId="2C002B24"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Costello, C. M., S. I. Cain, R. M. Nielson, C. Servheen, and C. C. Schwartz. 2013. Response of American black bears to the non-motorized expansion of a road corridor in Grand Teton National Park. Ursus 24:54–69.</w:t>
      </w:r>
    </w:p>
    <w:p w14:paraId="1D83C5A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Dymit, E., R. Garcia‐Anleu, and T. Levi. 2025. Avoidance–attraction ratios incorrectly characterize behavioral interactions with camera trap data. Ecology 106:e70134.</w:t>
      </w:r>
    </w:p>
    <w:p w14:paraId="6341FBF1"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ennell, M., C. Beirne, and A. C. Burton. 2022. Use of object detection in camera trap image identification: Assessing a method to rapidly and accurately classify human and animal detections for research and application in recreation ecology. Global Ecology and Conservation 35:e02104.</w:t>
      </w:r>
    </w:p>
    <w:p w14:paraId="756B44CF"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ennell, M. J. E., A. T. Ford, T. G. Martin, and A. C. Burton. 2023. Assessing the impacts of recreation on the spatial and temporal activity of mammals in an isolated alpine protected area. Ecology and Evolution 13:e10733.</w:t>
      </w:r>
    </w:p>
    <w:p w14:paraId="2F3BA77F"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orman, R. T. T., and L. E. Alexander. 1998. Roads and Their Major Ecological Effects. Annual Review of Ecology and Systematics 2:207-231+C2.</w:t>
      </w:r>
    </w:p>
    <w:p w14:paraId="1E95750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Frid, A., and L. M. Dill. 2002. Human-caused Disturbance Stimuli as a Form of Predation Risk. Conservation Ecology 6:art11.</w:t>
      </w:r>
    </w:p>
    <w:p w14:paraId="66B64DE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 xml:space="preserve">Gaynor, K. M., F. P. Hayes, K. Manlove, N. Galloway, J. F. Benson, M. J. Cherry, C. W. Epps, R. J. Fletcher Jr, J. Orrock, J. A. Smith, C. Aiello, J. L. Belant, J. Berger, M. Biel, J. Bright, J. Bump, M. Burchett, C. Butler, J. Carlson, E. K. Cole, N. Darby, E. Degutis, S. Dewey, P. Figura, T. D. Gable, J. Gagnon, D. M. Glass, J. R. Green, K. Gunther, M. A. Haroldson, K. R. Hersey, B. P. Holton, A. T. Homkes, S. R. Hoy, D. Hughson, K. Joly, R. Leahy, C. Lee-Roney, R. Lester, D. MacNulty, M. Magnuson, D. Martin, R. Mazur, S. Moore, E. K. Orning, K. Patrick, R. O. Peterson, L. Potvin, P. R. Prentice, S. P. D. Riley, </w:t>
      </w:r>
      <w:r w:rsidRPr="006E1667">
        <w:rPr>
          <w:rFonts w:ascii="Times New Roman" w:hAnsi="Times New Roman" w:cs="Times New Roman"/>
          <w:lang w:val="en-US"/>
        </w:rPr>
        <w:lastRenderedPageBreak/>
        <w:t>M. C. Romanski, A. Roug, J. A. Sikich, N. Simpson, W. Sloan, D. W. Smith, M. Sorum, S. Sprague, D. Stahler, J. Stephenson, T. R. Stephenson, J. Stroud-Settles, F. T. van Manen, J. A. Vucetich, K. Wilmot, S. Windels, T. M. Wolf, and P. C. Cross. 2025. The influence of human presence and footprint on animal space use in US national parks. Proceedings of the Royal Society B: Biological Sciences 292:20251013.</w:t>
      </w:r>
    </w:p>
    <w:p w14:paraId="7AD6722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aynor, K. M., C. E. Hojnowski, N. H. Carter, and J. S. Brashares. 2018. The influence of human disturbance on wildlife nocturnality. Science 360:1232–1235.</w:t>
      </w:r>
    </w:p>
    <w:p w14:paraId="0FE60B9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13:e10464.</w:t>
      </w:r>
    </w:p>
    <w:p w14:paraId="0757C6B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reene, G. A. 2021. FIRE-RESILIENT ECOSYSTEMS: FIRE EXCLUSION AND SELECTIVE HARVESTING DEGRADE DRY FORESTS IN BRITISH COLUMBIA. University of British Columbia, Vancouver, BC.</w:t>
      </w:r>
    </w:p>
    <w:p w14:paraId="4D6F6E6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Guthrie, J. W. 2020. Understanding and Preventing Elk Use of Agriculture Crops. M.S., University of Idaho, United States -- Idaho.</w:t>
      </w:r>
    </w:p>
    <w:p w14:paraId="46EABB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Johnson, D. H. 1980. The Comparison of Usage and Availability Measurements for Evaluating Resource Preference. Ecology 61:65–71.</w:t>
      </w:r>
    </w:p>
    <w:p w14:paraId="361DBC8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Jordan, S. E., T. R. Ganz, T. K. Rutherford, M. J. Blocker, C. T. Domschke, F. L. Klasner, E. H. Masters, T. A. Morgan, D. R. Ratajczak, E. C. Teige, and S. K. Carter. 2025. Effects of nonmotorized recreation on ungulates in the western United States—A science synthesis to inform National Environmental Policy Act analyses. US Geological Survey.</w:t>
      </w:r>
    </w:p>
    <w:p w14:paraId="2DD61E5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Laliberte, A. S., and W. J. Ripple. 2004. Range Contractions of North American Carnivores and Ungulates. BioScience 54:123.</w:t>
      </w:r>
    </w:p>
    <w:p w14:paraId="0A57029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2025a. Flathead and Elk Valley Mountain Pass Monitoring: Year 2. Page 44. Yaq?it ?a·knuq?i ’it and the Province of British Columbia, East Kootenay, BC.</w:t>
      </w:r>
    </w:p>
    <w:p w14:paraId="470C2969"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E. Chow, and M. Jones. 2025. Reconnecting the Rockies:BC 2020-2024 Progress Report. Page 61. British Columbia Ministry of Transportation and Transit.</w:t>
      </w:r>
    </w:p>
    <w:p w14:paraId="389D7BF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L. Smit, B. McLellan, L. M. Vander Vennen, and M. Proctor. 2022. Considerations for furbearer trapping regulations to prevent grizzly bear toe amputation and injury. Wildlife Society Bulletin 46:e1343.</w:t>
      </w:r>
    </w:p>
    <w:p w14:paraId="0CA9458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2025b. Tourism Fernie Recreation Monitoring of Heiko’s Trail: 2024 Progress Report. Page 48. Tourism Fernie.</w:t>
      </w:r>
    </w:p>
    <w:p w14:paraId="54DD895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A. T. Ford, B. N. McLellan, M. F. Proctor, G. Mowat, L. Ciarniello, S. E. Nielsen, and S. Boutin. 2020. The ecology of human–carnivore coexistence. Proceedings of the National Academy of Sciences 117:17876–17883.</w:t>
      </w:r>
    </w:p>
    <w:p w14:paraId="51E99528"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Lamb, C. T., L. Smit, G. Mowat, B. McLellan, and M. Proctor. 2023. Unsecured attractants, collisions, and high mortality strain coexistence between grizzly bears and people in the Elk Valley, southeast British Columbia. Conservation Science and Practice 5:e13012.</w:t>
      </w:r>
    </w:p>
    <w:p w14:paraId="090C0A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Miller, A. B., R. Kays, and Y.-F. Leung. 2020. Wildlife response to recreational trail building: An experimental method and Appalachian case study. Journal for Nature Conservation 56:125815.</w:t>
      </w:r>
    </w:p>
    <w:p w14:paraId="2DF14616"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Monz, C. A., C. M. Pickering, and W. L. Hadwen. 2013. Recent advances in recreation ecology and the implications of different relationships between recreation use and ecological impacts. Frontiers in Ecology and the Environment 11:441–446.</w:t>
      </w:r>
    </w:p>
    <w:p w14:paraId="1C1A8CD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Muff, S., J. Signer, and J. Fieberg. 2020. Accounting for individual-specific variation in habitat-selection studies: Efficient estimation of mixed-effects models using Bayesian or frequentist computation. Journal of Animal Ecology 89:80–92.</w:t>
      </w:r>
    </w:p>
    <w:p w14:paraId="419AD014"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Naidoo, R., and A. C. Burton. 2020. Relative effects of recreational activities on a temperate terrestrial wildlife assemblage. Conservation Science and Practice 2:e271.</w:t>
      </w:r>
    </w:p>
    <w:p w14:paraId="6B2D6847"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Poole, K. G., C. T. Lamb, S. Medcalf, and L. Amos. 2024. Migration, movements, and survival in a partially migratory elk (Cervus canadensis) population. Conservation Science and Practice n/a:e13128.</w:t>
      </w:r>
    </w:p>
    <w:p w14:paraId="480663E7"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 xml:space="preserve">Procko, M., R. Naidoo, V. LeMay, and A. C. Burton. 2022. Human impacts on mammals in and around a protected area before, during, and after </w:t>
      </w:r>
      <w:r w:rsidRPr="006E1667">
        <w:rPr>
          <w:rFonts w:ascii="Times New Roman" w:hAnsi="Times New Roman" w:cs="Times New Roman"/>
          <w:smallCaps/>
          <w:lang w:val="en-US"/>
        </w:rPr>
        <w:t>COVID</w:t>
      </w:r>
      <w:r w:rsidRPr="006E1667">
        <w:rPr>
          <w:rFonts w:ascii="Times New Roman" w:hAnsi="Times New Roman" w:cs="Times New Roman"/>
          <w:lang w:val="en-US"/>
        </w:rPr>
        <w:t xml:space="preserve"> ‐19 lockdowns. Conservation Science and Practice 4.</w:t>
      </w:r>
    </w:p>
    <w:p w14:paraId="3833755A"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Procko, M., S. G. Winder, S. A. Wood, M. Sevigny, D. G. Collins, M. Alves, and L. R. Prugh. 2024. Quantifying impacts of recreation on elk (Cervus canadensis) using novel modeling approaches. Ecosphere 15:e4873.</w:t>
      </w:r>
    </w:p>
    <w:p w14:paraId="2929CEC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Rutherford, K., D. Visscher, and C. C. S. Clair. 2025r. Jurisdictional scan of strategies for mitigating elk-agriculture conflict. University of Alberta, Edmonton, Alta.</w:t>
      </w:r>
    </w:p>
    <w:p w14:paraId="43EE239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Taylor, A. R., and R. L. Knight. 2003. Wildlife Responses to Recreation and Associated Visitor Perceptions. Ecological Applications 13:951–963.</w:t>
      </w:r>
    </w:p>
    <w:p w14:paraId="21D7873C"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Thompson, P. R., J. Paczkowski, J. Whittington, and C. C. St. Clair. 2024. Integrating human trail use in montane landscapes reveals larger zones of human influence for wary carnivores. Journal of Applied Ecology n/a.</w:t>
      </w:r>
    </w:p>
    <w:p w14:paraId="646BD18D"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lastRenderedPageBreak/>
        <w:t>Thomsen, J. M., R. B. Powell, and C. Monz. 2018. A Systematic Review of the Physical and Mental Health Benefits of Wildland Recreation. Journal of Park and Recreation Administration 36:123–148.</w:t>
      </w:r>
    </w:p>
    <w:p w14:paraId="1752F660"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Urhan, U., K. Platjouw, P. P. de Vries, E. Serrano Davies, and K. van Oers. 2025. Associations between human non-motorised recreational activity on nest box occupation, exploratory behaviour and breeding success in a passerine bird. Journal of Avian Biology 2025:e03281.</w:t>
      </w:r>
    </w:p>
    <w:p w14:paraId="64C286C8"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hittington, J., M. Hebblewhite, R. W. Baron, A. T. Ford, and J. Paczkowski. 2022. Towns and trails drive carnivore movement behaviour, resource selection, and connectivity. Movement Ecology 10:17.</w:t>
      </w:r>
    </w:p>
    <w:p w14:paraId="15B9928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edmann, B. P., and V. C. Bleich. 2014. Demographic responses of bighorn sheep to recreational activities: A trial of a trail: Bighorn Sheep Responses to Recreation. Wildlife Society Bulletin 38:773–782.</w:t>
      </w:r>
    </w:p>
    <w:p w14:paraId="0B381AA5"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lmers, C. C., and T. Levi. 2013. Do irrigation and predator control reduce the productivity of migratory ungulate herds? Ecology 94:1264–1270.</w:t>
      </w:r>
    </w:p>
    <w:p w14:paraId="0262E33E"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sdom, M. J. 2005. The Starkey Project: a synthesis of long-term studies of elk and mule deer. Lawrence, Kansas: Alliance Communications Group. 252 p.</w:t>
      </w:r>
    </w:p>
    <w:p w14:paraId="26B476F3" w14:textId="77777777" w:rsidR="006E1667" w:rsidRPr="006E1667" w:rsidRDefault="006E1667" w:rsidP="006E1667">
      <w:pPr>
        <w:pStyle w:val="Bibliography"/>
        <w:rPr>
          <w:rFonts w:ascii="Times New Roman" w:hAnsi="Times New Roman" w:cs="Times New Roman"/>
          <w:lang w:val="en-US"/>
        </w:rPr>
      </w:pPr>
      <w:r w:rsidRPr="006E1667">
        <w:rPr>
          <w:rFonts w:ascii="Times New Roman" w:hAnsi="Times New Roman" w:cs="Times New Roman"/>
          <w:lang w:val="en-US"/>
        </w:rPr>
        <w:t>Wisdom, M. J., H. K. Preisler, L. M. Naylor, R. G. Anthony, B. K. Johnson, and M. M. Rowland. 2018. Elk responses to trail-based recreation on public forests. Forest Ecology and Management 411:223–233.</w:t>
      </w:r>
    </w:p>
    <w:p w14:paraId="44953BC6" w14:textId="5C904CAC" w:rsidR="0089332C"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fldChar w:fldCharType="end"/>
      </w:r>
    </w:p>
    <w:p w14:paraId="42CA1D92" w14:textId="77777777" w:rsidR="00C02E28" w:rsidRDefault="00C02E28"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114634D5" w14:textId="77777777" w:rsidR="002A59D4" w:rsidRDefault="002A59D4"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68B009D9"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0758711B"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1CEE4E9F" w14:textId="132F265C" w:rsidR="00B66399" w:rsidRPr="00993F27" w:rsidRDefault="00B66399" w:rsidP="00993F27">
      <w:pPr>
        <w:spacing w:before="100" w:beforeAutospacing="1" w:after="100" w:afterAutospacing="1" w:line="480" w:lineRule="auto"/>
        <w:rPr>
          <w:rFonts w:ascii="Times New Roman" w:eastAsia="Times New Roman" w:hAnsi="Times New Roman" w:cs="Times New Roman"/>
          <w:kern w:val="0"/>
          <w14:ligatures w14:val="none"/>
        </w:rPr>
      </w:pPr>
      <w:r w:rsidRPr="00B66399">
        <w:rPr>
          <w:rFonts w:ascii="Times New Roman" w:eastAsia="Times New Roman" w:hAnsi="Times New Roman" w:cs="Times New Roman"/>
          <w:kern w:val="0"/>
          <w14:ligatures w14:val="none"/>
        </w:rPr>
        <w:t>https://conbio.onlinelibrary.wiley.com/hub/journal/15231739/homepage/forauthors.html</w:t>
      </w:r>
      <w:r>
        <w:rPr>
          <w:rFonts w:ascii="Times New Roman" w:eastAsia="Times New Roman" w:hAnsi="Times New Roman" w:cs="Times New Roman"/>
          <w:kern w:val="0"/>
          <w14:ligatures w14:val="none"/>
        </w:rPr>
        <w:t xml:space="preserve">Journal of </w:t>
      </w:r>
    </w:p>
    <w:p w14:paraId="56B5C367" w14:textId="621980AC" w:rsidR="0089332C" w:rsidRPr="00993F27" w:rsidRDefault="00B66399" w:rsidP="00993F27">
      <w:pPr>
        <w:spacing w:before="100" w:beforeAutospacing="1" w:after="100" w:afterAutospacing="1" w:line="480" w:lineRule="auto"/>
        <w:rPr>
          <w:rFonts w:ascii="Times New Roman" w:eastAsia="Times New Roman" w:hAnsi="Times New Roman" w:cs="Times New Roman"/>
          <w:kern w:val="0"/>
          <w14:ligatures w14:val="none"/>
        </w:rPr>
      </w:pPr>
      <w:r w:rsidRPr="00B66399">
        <w:rPr>
          <w:rFonts w:ascii="Times New Roman" w:eastAsia="Times New Roman" w:hAnsi="Times New Roman" w:cs="Times New Roman"/>
          <w:kern w:val="0"/>
          <w14:ligatures w14:val="none"/>
        </w:rPr>
        <w:t>https://www.sciencedirect.com/journal/journal-of-outdoor-recreation-and-tourism</w:t>
      </w:r>
    </w:p>
    <w:p w14:paraId="30B1689F" w14:textId="77777777" w:rsidR="0089332C" w:rsidRPr="00993F27" w:rsidRDefault="0089332C" w:rsidP="00993F27">
      <w:pPr>
        <w:pStyle w:val="p1"/>
        <w:spacing w:line="480" w:lineRule="auto"/>
        <w:rPr>
          <w:b/>
          <w:bCs/>
        </w:rPr>
      </w:pPr>
      <w:hyperlink r:id="rId29" w:history="1">
        <w:r w:rsidRPr="00993F27">
          <w:rPr>
            <w:rStyle w:val="Hyperlink"/>
            <w:b/>
            <w:bCs/>
          </w:rPr>
          <w:t>https://academic.oup.com/jm</w:t>
        </w:r>
        <w:r w:rsidRPr="00993F27">
          <w:rPr>
            <w:rStyle w:val="Hyperlink"/>
            <w:b/>
            <w:bCs/>
          </w:rPr>
          <w:t>a</w:t>
        </w:r>
        <w:r w:rsidRPr="00993F27">
          <w:rPr>
            <w:rStyle w:val="Hyperlink"/>
            <w:b/>
            <w:bCs/>
          </w:rPr>
          <w:t>mmal/pages/author-guidelines</w:t>
        </w:r>
      </w:hyperlink>
    </w:p>
    <w:p w14:paraId="21077AB3" w14:textId="77777777" w:rsidR="0089332C" w:rsidRPr="00993F27" w:rsidRDefault="0089332C" w:rsidP="00993F27">
      <w:pPr>
        <w:pStyle w:val="p1"/>
        <w:spacing w:line="480" w:lineRule="auto"/>
        <w:rPr>
          <w:b/>
          <w:bCs/>
        </w:rPr>
      </w:pPr>
      <w:hyperlink r:id="rId30" w:history="1">
        <w:r w:rsidRPr="00993F27">
          <w:rPr>
            <w:rStyle w:val="Hyperlink"/>
            <w:b/>
            <w:bCs/>
          </w:rPr>
          <w:t>https://www.sciencedire</w:t>
        </w:r>
        <w:r w:rsidRPr="00993F27">
          <w:rPr>
            <w:rStyle w:val="Hyperlink"/>
            <w:b/>
            <w:bCs/>
          </w:rPr>
          <w:t>c</w:t>
        </w:r>
        <w:r w:rsidRPr="00993F27">
          <w:rPr>
            <w:rStyle w:val="Hyperlink"/>
            <w:b/>
            <w:bCs/>
          </w:rPr>
          <w:t>t.com/journal/journal-for-nature-conservation/publish/guide-for-authors</w:t>
        </w:r>
      </w:hyperlink>
    </w:p>
    <w:p w14:paraId="36FADDD3" w14:textId="77777777" w:rsidR="0089332C" w:rsidRPr="00993F27" w:rsidRDefault="0089332C" w:rsidP="00993F27">
      <w:pPr>
        <w:pStyle w:val="p1"/>
        <w:spacing w:line="480" w:lineRule="auto"/>
        <w:rPr>
          <w:b/>
          <w:bCs/>
        </w:rPr>
      </w:pPr>
      <w:r w:rsidRPr="00993F27">
        <w:rPr>
          <w:b/>
          <w:bCs/>
        </w:rPr>
        <w:t>free journals: https://search.scifree.se/crkn?term=Ecology+and+Conservation&amp;payment=Included+in+Publisher+Agreement</w:t>
      </w:r>
    </w:p>
    <w:p w14:paraId="6B86E2A3"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sectPr w:rsidR="0089332C" w:rsidRPr="00993F27" w:rsidSect="00612E0B">
      <w:footerReference w:type="even" r:id="rId31"/>
      <w:footerReference w:type="default" r:id="rId3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74D83" w14:textId="77777777" w:rsidR="00E05AAA" w:rsidRDefault="00E05AAA" w:rsidP="001E5557">
      <w:pPr>
        <w:spacing w:after="0" w:line="240" w:lineRule="auto"/>
      </w:pPr>
      <w:r>
        <w:separator/>
      </w:r>
    </w:p>
  </w:endnote>
  <w:endnote w:type="continuationSeparator" w:id="0">
    <w:p w14:paraId="278DD214" w14:textId="77777777" w:rsidR="00E05AAA" w:rsidRDefault="00E05AAA" w:rsidP="001E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BB5BAE" w14:textId="77777777" w:rsidR="00E05AAA" w:rsidRDefault="00E05AAA" w:rsidP="001E5557">
      <w:pPr>
        <w:spacing w:after="0" w:line="240" w:lineRule="auto"/>
      </w:pPr>
      <w:r>
        <w:separator/>
      </w:r>
    </w:p>
  </w:footnote>
  <w:footnote w:type="continuationSeparator" w:id="0">
    <w:p w14:paraId="7EF73EDC" w14:textId="77777777" w:rsidR="00E05AAA" w:rsidRDefault="00E05AAA" w:rsidP="001E5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01072"/>
    <w:rsid w:val="00010AD8"/>
    <w:rsid w:val="00013EBB"/>
    <w:rsid w:val="00014239"/>
    <w:rsid w:val="00022C0C"/>
    <w:rsid w:val="00022D94"/>
    <w:rsid w:val="00030C92"/>
    <w:rsid w:val="000314F3"/>
    <w:rsid w:val="00040463"/>
    <w:rsid w:val="000539C4"/>
    <w:rsid w:val="0007199E"/>
    <w:rsid w:val="0008077C"/>
    <w:rsid w:val="00095E3F"/>
    <w:rsid w:val="000A0724"/>
    <w:rsid w:val="000C0CC1"/>
    <w:rsid w:val="000D11A1"/>
    <w:rsid w:val="000E0E97"/>
    <w:rsid w:val="000E3921"/>
    <w:rsid w:val="000E7E07"/>
    <w:rsid w:val="00100792"/>
    <w:rsid w:val="00102630"/>
    <w:rsid w:val="001149EB"/>
    <w:rsid w:val="001159F4"/>
    <w:rsid w:val="00116A8A"/>
    <w:rsid w:val="0012424D"/>
    <w:rsid w:val="001245F3"/>
    <w:rsid w:val="0013112C"/>
    <w:rsid w:val="001421A6"/>
    <w:rsid w:val="001537AD"/>
    <w:rsid w:val="001543DF"/>
    <w:rsid w:val="0015782E"/>
    <w:rsid w:val="00160602"/>
    <w:rsid w:val="0017426E"/>
    <w:rsid w:val="001777B2"/>
    <w:rsid w:val="001818C6"/>
    <w:rsid w:val="001959D1"/>
    <w:rsid w:val="00196D17"/>
    <w:rsid w:val="001A1A96"/>
    <w:rsid w:val="001A33DF"/>
    <w:rsid w:val="001A7303"/>
    <w:rsid w:val="001E5557"/>
    <w:rsid w:val="0020737A"/>
    <w:rsid w:val="002151ED"/>
    <w:rsid w:val="00215E8B"/>
    <w:rsid w:val="0021653C"/>
    <w:rsid w:val="00221A79"/>
    <w:rsid w:val="002229C9"/>
    <w:rsid w:val="00236DE9"/>
    <w:rsid w:val="00245945"/>
    <w:rsid w:val="00247A73"/>
    <w:rsid w:val="002528C9"/>
    <w:rsid w:val="00255352"/>
    <w:rsid w:val="00257CE5"/>
    <w:rsid w:val="00257EE8"/>
    <w:rsid w:val="00261E6D"/>
    <w:rsid w:val="00262D1C"/>
    <w:rsid w:val="002944CA"/>
    <w:rsid w:val="002A0272"/>
    <w:rsid w:val="002A39A7"/>
    <w:rsid w:val="002A59D4"/>
    <w:rsid w:val="002B3035"/>
    <w:rsid w:val="002C2042"/>
    <w:rsid w:val="002D705D"/>
    <w:rsid w:val="00303F0B"/>
    <w:rsid w:val="003137FC"/>
    <w:rsid w:val="00324F7E"/>
    <w:rsid w:val="00327CAC"/>
    <w:rsid w:val="003313AC"/>
    <w:rsid w:val="00332541"/>
    <w:rsid w:val="0033580E"/>
    <w:rsid w:val="003501D3"/>
    <w:rsid w:val="00361DB8"/>
    <w:rsid w:val="003621DA"/>
    <w:rsid w:val="00365D66"/>
    <w:rsid w:val="00382D92"/>
    <w:rsid w:val="00384C03"/>
    <w:rsid w:val="00392FE2"/>
    <w:rsid w:val="00393B04"/>
    <w:rsid w:val="003B17D9"/>
    <w:rsid w:val="003C140E"/>
    <w:rsid w:val="003D7874"/>
    <w:rsid w:val="003E5C96"/>
    <w:rsid w:val="003F257C"/>
    <w:rsid w:val="00404E18"/>
    <w:rsid w:val="00416B62"/>
    <w:rsid w:val="00433A51"/>
    <w:rsid w:val="00440483"/>
    <w:rsid w:val="00444F61"/>
    <w:rsid w:val="0046442B"/>
    <w:rsid w:val="00464FE2"/>
    <w:rsid w:val="00485F45"/>
    <w:rsid w:val="0049133F"/>
    <w:rsid w:val="0049459A"/>
    <w:rsid w:val="00494B7F"/>
    <w:rsid w:val="004B0BA5"/>
    <w:rsid w:val="004B0BF2"/>
    <w:rsid w:val="004B743D"/>
    <w:rsid w:val="004C3EC1"/>
    <w:rsid w:val="004F2C37"/>
    <w:rsid w:val="005006C3"/>
    <w:rsid w:val="005077A9"/>
    <w:rsid w:val="005151AC"/>
    <w:rsid w:val="00525A23"/>
    <w:rsid w:val="0052634B"/>
    <w:rsid w:val="00555410"/>
    <w:rsid w:val="005630FD"/>
    <w:rsid w:val="00565102"/>
    <w:rsid w:val="00595328"/>
    <w:rsid w:val="00596C34"/>
    <w:rsid w:val="005A7355"/>
    <w:rsid w:val="005B5D0C"/>
    <w:rsid w:val="005C5B3F"/>
    <w:rsid w:val="005C7905"/>
    <w:rsid w:val="005D3A8C"/>
    <w:rsid w:val="0060768A"/>
    <w:rsid w:val="00612E0B"/>
    <w:rsid w:val="00613C17"/>
    <w:rsid w:val="006164AF"/>
    <w:rsid w:val="00634613"/>
    <w:rsid w:val="00635041"/>
    <w:rsid w:val="00656237"/>
    <w:rsid w:val="0068455D"/>
    <w:rsid w:val="00686D33"/>
    <w:rsid w:val="00697A79"/>
    <w:rsid w:val="006A3F34"/>
    <w:rsid w:val="006B44DD"/>
    <w:rsid w:val="006E1667"/>
    <w:rsid w:val="006E1F22"/>
    <w:rsid w:val="006F1E0D"/>
    <w:rsid w:val="0070430E"/>
    <w:rsid w:val="00711499"/>
    <w:rsid w:val="007123DE"/>
    <w:rsid w:val="00724F37"/>
    <w:rsid w:val="00725817"/>
    <w:rsid w:val="007352D1"/>
    <w:rsid w:val="00736F52"/>
    <w:rsid w:val="00751873"/>
    <w:rsid w:val="00751DB4"/>
    <w:rsid w:val="00753672"/>
    <w:rsid w:val="00762585"/>
    <w:rsid w:val="00764249"/>
    <w:rsid w:val="00790768"/>
    <w:rsid w:val="00791C4B"/>
    <w:rsid w:val="007B3141"/>
    <w:rsid w:val="007B356A"/>
    <w:rsid w:val="007C5D47"/>
    <w:rsid w:val="007C680C"/>
    <w:rsid w:val="007D06F6"/>
    <w:rsid w:val="007D1C26"/>
    <w:rsid w:val="007D5441"/>
    <w:rsid w:val="007E14D9"/>
    <w:rsid w:val="00803602"/>
    <w:rsid w:val="00806382"/>
    <w:rsid w:val="008104C9"/>
    <w:rsid w:val="00813794"/>
    <w:rsid w:val="008217D7"/>
    <w:rsid w:val="00822E0B"/>
    <w:rsid w:val="00824BE2"/>
    <w:rsid w:val="008272D0"/>
    <w:rsid w:val="0082748A"/>
    <w:rsid w:val="00840D4B"/>
    <w:rsid w:val="0085475C"/>
    <w:rsid w:val="00863796"/>
    <w:rsid w:val="00867583"/>
    <w:rsid w:val="008858E2"/>
    <w:rsid w:val="00890C7E"/>
    <w:rsid w:val="00891B89"/>
    <w:rsid w:val="0089332C"/>
    <w:rsid w:val="008B05E1"/>
    <w:rsid w:val="008B1188"/>
    <w:rsid w:val="008B52E7"/>
    <w:rsid w:val="008B67F5"/>
    <w:rsid w:val="008F08A6"/>
    <w:rsid w:val="00910A3D"/>
    <w:rsid w:val="00917556"/>
    <w:rsid w:val="009260FC"/>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C0C3C"/>
    <w:rsid w:val="009D00FA"/>
    <w:rsid w:val="009D05CD"/>
    <w:rsid w:val="009E0EB7"/>
    <w:rsid w:val="009F6245"/>
    <w:rsid w:val="00A0132D"/>
    <w:rsid w:val="00A07D01"/>
    <w:rsid w:val="00A1567C"/>
    <w:rsid w:val="00A42F56"/>
    <w:rsid w:val="00A4435D"/>
    <w:rsid w:val="00A4691B"/>
    <w:rsid w:val="00A5427C"/>
    <w:rsid w:val="00A559FC"/>
    <w:rsid w:val="00A70C71"/>
    <w:rsid w:val="00AA12F0"/>
    <w:rsid w:val="00AA1679"/>
    <w:rsid w:val="00AA3504"/>
    <w:rsid w:val="00AB3A22"/>
    <w:rsid w:val="00AC1FB2"/>
    <w:rsid w:val="00AC2A88"/>
    <w:rsid w:val="00AC421A"/>
    <w:rsid w:val="00AD12AB"/>
    <w:rsid w:val="00AD49B0"/>
    <w:rsid w:val="00AF1330"/>
    <w:rsid w:val="00B0364F"/>
    <w:rsid w:val="00B31BDF"/>
    <w:rsid w:val="00B37DBF"/>
    <w:rsid w:val="00B41152"/>
    <w:rsid w:val="00B511A3"/>
    <w:rsid w:val="00B5676C"/>
    <w:rsid w:val="00B62291"/>
    <w:rsid w:val="00B64629"/>
    <w:rsid w:val="00B66399"/>
    <w:rsid w:val="00B66BF2"/>
    <w:rsid w:val="00B937B8"/>
    <w:rsid w:val="00BA2791"/>
    <w:rsid w:val="00BA5B61"/>
    <w:rsid w:val="00BB41C4"/>
    <w:rsid w:val="00BB727E"/>
    <w:rsid w:val="00BC18DE"/>
    <w:rsid w:val="00BC2BF5"/>
    <w:rsid w:val="00BC607D"/>
    <w:rsid w:val="00BC6115"/>
    <w:rsid w:val="00BD0DDD"/>
    <w:rsid w:val="00BF1611"/>
    <w:rsid w:val="00BF595F"/>
    <w:rsid w:val="00C0225B"/>
    <w:rsid w:val="00C02E28"/>
    <w:rsid w:val="00C041CF"/>
    <w:rsid w:val="00C106CD"/>
    <w:rsid w:val="00C171D6"/>
    <w:rsid w:val="00C22299"/>
    <w:rsid w:val="00C22C67"/>
    <w:rsid w:val="00C50D70"/>
    <w:rsid w:val="00C57501"/>
    <w:rsid w:val="00C72389"/>
    <w:rsid w:val="00C82A1B"/>
    <w:rsid w:val="00C91B20"/>
    <w:rsid w:val="00C97989"/>
    <w:rsid w:val="00CA2FAD"/>
    <w:rsid w:val="00CB25E4"/>
    <w:rsid w:val="00CB66D1"/>
    <w:rsid w:val="00CC3DA4"/>
    <w:rsid w:val="00CD029B"/>
    <w:rsid w:val="00CD5A0A"/>
    <w:rsid w:val="00CE0D7F"/>
    <w:rsid w:val="00D010A5"/>
    <w:rsid w:val="00D02A0F"/>
    <w:rsid w:val="00D05FB3"/>
    <w:rsid w:val="00D33EBE"/>
    <w:rsid w:val="00D34C33"/>
    <w:rsid w:val="00D3621A"/>
    <w:rsid w:val="00D42B5B"/>
    <w:rsid w:val="00D50368"/>
    <w:rsid w:val="00D51DEC"/>
    <w:rsid w:val="00D52DE6"/>
    <w:rsid w:val="00D541CD"/>
    <w:rsid w:val="00D60C51"/>
    <w:rsid w:val="00D61508"/>
    <w:rsid w:val="00D847F6"/>
    <w:rsid w:val="00DA4A5E"/>
    <w:rsid w:val="00DD7948"/>
    <w:rsid w:val="00E00E53"/>
    <w:rsid w:val="00E05AAA"/>
    <w:rsid w:val="00E1198E"/>
    <w:rsid w:val="00E300C3"/>
    <w:rsid w:val="00E33463"/>
    <w:rsid w:val="00E40EDF"/>
    <w:rsid w:val="00E54A54"/>
    <w:rsid w:val="00E54B84"/>
    <w:rsid w:val="00E65128"/>
    <w:rsid w:val="00E66371"/>
    <w:rsid w:val="00E855A9"/>
    <w:rsid w:val="00E87EA1"/>
    <w:rsid w:val="00E91044"/>
    <w:rsid w:val="00E91E1E"/>
    <w:rsid w:val="00EB7296"/>
    <w:rsid w:val="00EC16FF"/>
    <w:rsid w:val="00EC598D"/>
    <w:rsid w:val="00EC72AC"/>
    <w:rsid w:val="00ED0D06"/>
    <w:rsid w:val="00ED3E84"/>
    <w:rsid w:val="00EE6EB0"/>
    <w:rsid w:val="00EE727D"/>
    <w:rsid w:val="00EE7FBC"/>
    <w:rsid w:val="00EF40C7"/>
    <w:rsid w:val="00EF4193"/>
    <w:rsid w:val="00F0101C"/>
    <w:rsid w:val="00F02C04"/>
    <w:rsid w:val="00F10006"/>
    <w:rsid w:val="00F11ABF"/>
    <w:rsid w:val="00F21B00"/>
    <w:rsid w:val="00F53876"/>
    <w:rsid w:val="00F53C21"/>
    <w:rsid w:val="00F56969"/>
    <w:rsid w:val="00F56DEC"/>
    <w:rsid w:val="00F6463D"/>
    <w:rsid w:val="00F650A6"/>
    <w:rsid w:val="00F70F0B"/>
    <w:rsid w:val="00F73F7E"/>
    <w:rsid w:val="00F77A37"/>
    <w:rsid w:val="00F80B71"/>
    <w:rsid w:val="00F80F52"/>
    <w:rsid w:val="00F93F01"/>
    <w:rsid w:val="00FA4114"/>
    <w:rsid w:val="00FC63B7"/>
    <w:rsid w:val="00FD43C4"/>
    <w:rsid w:val="00FE2ACC"/>
    <w:rsid w:val="00FE394A"/>
    <w:rsid w:val="00FF0C76"/>
    <w:rsid w:val="00FF1E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73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jc w:val="center"/>
    </w:pPr>
    <w:rPr>
      <w:i/>
      <w:iCs/>
      <w:color w:val="404040" w:themeColor="text1" w:themeTint="BF"/>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ind w:left="720"/>
      <w:contextualSpacing/>
    </w:p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unhideWhenUsed/>
    <w:rsid w:val="00724F37"/>
    <w:pPr>
      <w:spacing w:line="240" w:lineRule="auto"/>
    </w:pPr>
    <w:rPr>
      <w:sz w:val="20"/>
      <w:szCs w:val="20"/>
    </w:rPr>
  </w:style>
  <w:style w:type="character" w:customStyle="1" w:styleId="CommentTextChar">
    <w:name w:val="Comment Text Char"/>
    <w:basedOn w:val="DefaultParagraphFont"/>
    <w:link w:val="CommentText"/>
    <w:uiPriority w:val="99"/>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9332C"/>
    <w:pPr>
      <w:spacing w:after="0" w:line="480" w:lineRule="auto"/>
      <w:ind w:left="720" w:hanging="720"/>
    </w:p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ortal.wildtrax.ca/home/camera-deployments.html?sensorId=CAM&amp;projectId=2626"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academic.oup.com/jmammal/pages/author-guideli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wildtrax.ca/home/camera-deployments.html?sensorId=CAM&amp;projectId=1971" TargetMode="External"/><Relationship Id="rId24" Type="http://schemas.microsoft.com/office/2007/relationships/hdphoto" Target="media/hdphoto2.wdp"/><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hyperlink" Target="https://portal.wildtrax.ca/home/camera-deployments.html?sensorId=CAM&amp;projectId=1401" TargetMode="Externa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ortal.wildtrax.ca/home/camera-deployments.html?sensorId=CAM&amp;projectId=998" TargetMode="External"/><Relationship Id="rId14" Type="http://schemas.openxmlformats.org/officeDocument/2006/relationships/image" Target="media/image2.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hyperlink" Target="https://www.sciencedirect.com/journal/journal-for-nature-conservation/publish/guide-for-authors" TargetMode="External"/><Relationship Id="rId8" Type="http://schemas.openxmlformats.org/officeDocument/2006/relationships/hyperlink" Target="https://github.com/ctlamb/MtFernie_RecreationE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7</Pages>
  <Words>35098</Words>
  <Characters>198661</Characters>
  <Application>Microsoft Office Word</Application>
  <DocSecurity>0</DocSecurity>
  <Lines>3547</Lines>
  <Paragraphs>1230</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3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20</cp:revision>
  <cp:lastPrinted>2025-08-28T21:39:00Z</cp:lastPrinted>
  <dcterms:created xsi:type="dcterms:W3CDTF">2025-08-28T21:39:00Z</dcterms:created>
  <dcterms:modified xsi:type="dcterms:W3CDTF">2025-08-2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19ghmqe"/&gt;&lt;style id="http://www.zotero.org/styles/ecological-applications" hasBibliography="1" bibliographyStyleHasBeenSet="1"/&gt;&lt;prefs&gt;&lt;pref name="fieldType" value="Field"/&gt;&lt;/prefs&gt;&lt;/data&gt;</vt:lpwstr>
  </property>
</Properties>
</file>